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F59ED1" w14:textId="77777777" w:rsidR="00CE3E4E" w:rsidRDefault="00CE3E4E" w:rsidP="00CE3E4E">
      <w:pPr>
        <w:pStyle w:val="Heading1"/>
      </w:pPr>
      <w:r>
        <w:t>OpenNebula</w:t>
      </w:r>
    </w:p>
    <w:p w14:paraId="0EDAB3A3" w14:textId="026F6D74" w:rsidR="00CE3E4E" w:rsidRDefault="00CE3E4E" w:rsidP="00CE3E4E">
      <w:pPr>
        <w:pStyle w:val="Heading2"/>
      </w:pPr>
      <w:r>
        <w:t>Introduction</w:t>
      </w:r>
    </w:p>
    <w:p w14:paraId="07C6B537" w14:textId="6A6AB66B" w:rsidR="00A52857" w:rsidRPr="00A52857" w:rsidRDefault="00CF1B17" w:rsidP="00A52857">
      <w:r>
        <w:t>I will be installing</w:t>
      </w:r>
      <w:r w:rsidR="004C6C15">
        <w:t>, setting up and c</w:t>
      </w:r>
      <w:r w:rsidR="003D6D86">
        <w:t xml:space="preserve">onfiguring the Open Nebula </w:t>
      </w:r>
      <w:r w:rsidR="000A138D">
        <w:t>cloud computing platform</w:t>
      </w:r>
      <w:r w:rsidR="000A7F1B">
        <w:t xml:space="preserve"> to host multiple virtual machines</w:t>
      </w:r>
      <w:r w:rsidR="00700ABC">
        <w:t xml:space="preserve"> representing a virtual environment.</w:t>
      </w:r>
    </w:p>
    <w:p w14:paraId="04C5703D" w14:textId="0B43CDE2" w:rsidR="00D750D9" w:rsidRDefault="00CE3E4E" w:rsidP="00D750D9">
      <w:pPr>
        <w:pStyle w:val="Heading2"/>
      </w:pPr>
      <w:r>
        <w:t>Setup</w:t>
      </w:r>
    </w:p>
    <w:p w14:paraId="433E11B2" w14:textId="2EFE3A16" w:rsidR="00D750D9" w:rsidRDefault="00D750D9" w:rsidP="00D750D9">
      <w:r>
        <w:t xml:space="preserve">For the setup of Open Nebula, I will </w:t>
      </w:r>
      <w:r w:rsidR="008D2BA6">
        <w:t>create a file</w:t>
      </w:r>
      <w:r w:rsidR="007A7B54">
        <w:t xml:space="preserve"> ‘opennebula.repo’ containing repository information</w:t>
      </w:r>
      <w:r w:rsidR="00DD6A9D">
        <w:t>, t</w:t>
      </w:r>
      <w:r w:rsidR="00F23ADB">
        <w:t>his allows access to the</w:t>
      </w:r>
      <w:r w:rsidR="00B44015">
        <w:t xml:space="preserve"> community</w:t>
      </w:r>
      <w:r w:rsidR="00F23ADB">
        <w:t xml:space="preserve"> edition</w:t>
      </w:r>
      <w:r w:rsidR="001866E9">
        <w:t xml:space="preserve">. After this is done I will then </w:t>
      </w:r>
      <w:r w:rsidR="00E9689F">
        <w:t>install</w:t>
      </w:r>
      <w:r w:rsidR="008931D9">
        <w:t xml:space="preserve"> the EPEL</w:t>
      </w:r>
      <w:r w:rsidR="00C12C44">
        <w:t xml:space="preserve"> (Extra packages for Enterprise Linux)</w:t>
      </w:r>
      <w:r w:rsidR="008931D9">
        <w:t xml:space="preserve"> </w:t>
      </w:r>
      <w:r w:rsidR="00E9689F">
        <w:t xml:space="preserve">release </w:t>
      </w:r>
      <w:r w:rsidR="00D210D9">
        <w:t>and Open Nebula and Open Nebula Sunstone packages.</w:t>
      </w:r>
    </w:p>
    <w:p w14:paraId="2E552069" w14:textId="77777777" w:rsidR="005F3D60" w:rsidRPr="00D750D9" w:rsidRDefault="005F3D60" w:rsidP="00D750D9"/>
    <w:p w14:paraId="3125FB19" w14:textId="77777777" w:rsidR="00BE79F7" w:rsidRDefault="005F3D60" w:rsidP="00BE79F7">
      <w:pPr>
        <w:keepNext/>
      </w:pPr>
      <w:r>
        <w:rPr>
          <w:noProof/>
        </w:rPr>
        <w:drawing>
          <wp:inline distT="0" distB="0" distL="0" distR="0" wp14:anchorId="70A5A103" wp14:editId="1D1EF265">
            <wp:extent cx="5181600" cy="27622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181600" cy="276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9DAA59" w14:textId="352D03E7" w:rsidR="00CE3E4E" w:rsidRDefault="00BE79F7" w:rsidP="00BE79F7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</w:t>
      </w:r>
      <w:r>
        <w:fldChar w:fldCharType="end"/>
      </w:r>
      <w:r>
        <w:t xml:space="preserve"> - Creating repo file</w:t>
      </w:r>
    </w:p>
    <w:p w14:paraId="3F11AF95" w14:textId="2B811410" w:rsidR="00BE79F7" w:rsidRPr="00BE79F7" w:rsidRDefault="000455D8" w:rsidP="00BE79F7">
      <w:r>
        <w:t>Shown in Figure 1, I used gedit to create the opennebula.repo file within the etc/yum.repos.d directory</w:t>
      </w:r>
    </w:p>
    <w:p w14:paraId="27CAE8B6" w14:textId="77777777" w:rsidR="005F3D60" w:rsidRDefault="005F3D60" w:rsidP="00CE3E4E"/>
    <w:p w14:paraId="2D8DFC34" w14:textId="77777777" w:rsidR="007B4C2D" w:rsidRDefault="00CE3E4E" w:rsidP="007B4C2D">
      <w:pPr>
        <w:keepNext/>
      </w:pPr>
      <w:r>
        <w:rPr>
          <w:noProof/>
        </w:rPr>
        <w:drawing>
          <wp:inline distT="0" distB="0" distL="0" distR="0" wp14:anchorId="3EEE72A8" wp14:editId="7023624B">
            <wp:extent cx="5733415" cy="1216025"/>
            <wp:effectExtent l="0" t="0" r="635" b="3175"/>
            <wp:docPr id="2" name="Picture 2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, email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1216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9CD028" w14:textId="4EE3C865" w:rsidR="00CE3E4E" w:rsidRDefault="007B4C2D" w:rsidP="007B4C2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</w:t>
      </w:r>
      <w:r>
        <w:fldChar w:fldCharType="end"/>
      </w:r>
      <w:r>
        <w:t xml:space="preserve"> - Repo File Contents</w:t>
      </w:r>
    </w:p>
    <w:p w14:paraId="5D3A6B1B" w14:textId="09ED0102" w:rsidR="00112B47" w:rsidRDefault="007B4C2D" w:rsidP="00CE3E4E">
      <w:r>
        <w:t xml:space="preserve">Within opennebula.repo </w:t>
      </w:r>
      <w:r w:rsidR="00DA1FEE">
        <w:t>I included</w:t>
      </w:r>
      <w:r w:rsidR="00D93A14">
        <w:t xml:space="preserve"> </w:t>
      </w:r>
      <w:r w:rsidR="00F472A4">
        <w:t>the text shown in Figure 2 as per</w:t>
      </w:r>
      <w:r w:rsidR="00B83021">
        <w:t xml:space="preserve"> the Open Nebula repository </w:t>
      </w:r>
      <w:r w:rsidR="00AF7441">
        <w:t xml:space="preserve">setup, </w:t>
      </w:r>
      <w:r w:rsidR="00AF7441">
        <w:fldChar w:fldCharType="begin" w:fldLock="1"/>
      </w:r>
      <w:r w:rsidR="00AF7441">
        <w:instrText>ADDIN CSL_CITATION {"citationItems":[{"id":"ITEM-1","itemData":{"URL":"https://docs.opennebula.io/6.2/installation_and_configuration/frontend_installation/opennebula_repository_configuration.html","accessed":{"date-parts":[["2022","5","2"]]},"author":[{"dropping-particle":"","family":"OpenNebula","given":"","non-dropping-particle":"","parse-names":false,"suffix":""}],"id":"ITEM-1","issued":{"date-parts":[["0"]]},"title":"OpenNebula Repositories — OpenNebula 6.2.2 documentation","type":"webpage"},"uris":["http://www.mendeley.com/documents/?uuid=396a059a-94d9-33c2-ab37-99909ae988b6"]}],"mendeley":{"formattedCitation":"(OpenNebula, n.d.)","plainTextFormattedCitation":"(OpenNebula, n.d.)"},"properties":{"noteIndex":0},"schema":"https://github.com/citation-style-language/schema/raw/master/csl-citation.json"}</w:instrText>
      </w:r>
      <w:r w:rsidR="00AF7441">
        <w:fldChar w:fldCharType="separate"/>
      </w:r>
      <w:r w:rsidR="00AF7441" w:rsidRPr="00AF7441">
        <w:rPr>
          <w:noProof/>
        </w:rPr>
        <w:t>(OpenNebula, n.d.)</w:t>
      </w:r>
      <w:r w:rsidR="00AF7441">
        <w:fldChar w:fldCharType="end"/>
      </w:r>
    </w:p>
    <w:p w14:paraId="644C540F" w14:textId="77777777" w:rsidR="00112B47" w:rsidRDefault="00112B47">
      <w:pPr>
        <w:spacing w:after="160" w:line="259" w:lineRule="auto"/>
      </w:pPr>
      <w:r>
        <w:br w:type="page"/>
      </w:r>
    </w:p>
    <w:p w14:paraId="0C55B977" w14:textId="67D7480E" w:rsidR="00112B47" w:rsidRDefault="00112B47" w:rsidP="00112B47">
      <w:pPr>
        <w:pStyle w:val="Heading2"/>
      </w:pPr>
      <w:r>
        <w:lastRenderedPageBreak/>
        <w:t>Activating Release</w:t>
      </w:r>
    </w:p>
    <w:p w14:paraId="3B493CA2" w14:textId="77777777" w:rsidR="00A017E2" w:rsidRDefault="00CE3E4E" w:rsidP="00A017E2">
      <w:pPr>
        <w:keepNext/>
      </w:pPr>
      <w:r>
        <w:rPr>
          <w:noProof/>
        </w:rPr>
        <w:drawing>
          <wp:inline distT="0" distB="0" distL="0" distR="0" wp14:anchorId="1DDC7157" wp14:editId="2CF4EAE7">
            <wp:extent cx="3905250" cy="1181100"/>
            <wp:effectExtent l="0" t="0" r="0" b="0"/>
            <wp:docPr id="4" name="Picture 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Text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905250" cy="118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5E1A67" w14:textId="3A2B7998" w:rsidR="00CE3E4E" w:rsidRDefault="00A017E2" w:rsidP="00A017E2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</w:t>
      </w:r>
      <w:r>
        <w:fldChar w:fldCharType="end"/>
      </w:r>
      <w:r>
        <w:t xml:space="preserve"> - Downloading Repository Data</w:t>
      </w:r>
    </w:p>
    <w:p w14:paraId="58F5B88E" w14:textId="646751D7" w:rsidR="00112B47" w:rsidRDefault="00A017E2" w:rsidP="00CE3E4E">
      <w:r>
        <w:t>Using the ‘yum makecache’ command, I r</w:t>
      </w:r>
      <w:r w:rsidR="0044795A">
        <w:t>e-downloaded</w:t>
      </w:r>
      <w:r w:rsidR="00B673E5">
        <w:t xml:space="preserve"> all repository data, including the new </w:t>
      </w:r>
      <w:r w:rsidR="00A70DA6">
        <w:t>O</w:t>
      </w:r>
      <w:r w:rsidR="00B673E5">
        <w:t>pen</w:t>
      </w:r>
      <w:r w:rsidR="00A70DA6">
        <w:t xml:space="preserve"> N</w:t>
      </w:r>
      <w:r w:rsidR="00B673E5">
        <w:t>ebula repository.</w:t>
      </w:r>
    </w:p>
    <w:p w14:paraId="7D07DDC9" w14:textId="77777777" w:rsidR="00112B47" w:rsidRDefault="00112B47" w:rsidP="00CE3E4E"/>
    <w:p w14:paraId="1A53A733" w14:textId="77777777" w:rsidR="00A017E2" w:rsidRDefault="00CE3E4E" w:rsidP="00A017E2">
      <w:pPr>
        <w:keepNext/>
      </w:pPr>
      <w:r>
        <w:rPr>
          <w:noProof/>
        </w:rPr>
        <w:drawing>
          <wp:inline distT="0" distB="0" distL="0" distR="0" wp14:anchorId="4AE460A8" wp14:editId="365CE479">
            <wp:extent cx="5133975" cy="1819275"/>
            <wp:effectExtent l="0" t="0" r="9525" b="9525"/>
            <wp:docPr id="5" name="Picture 5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Tex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33975" cy="1819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27C718" w14:textId="59531350" w:rsidR="00CE3E4E" w:rsidRDefault="00A017E2" w:rsidP="00A017E2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</w:t>
      </w:r>
      <w:r>
        <w:fldChar w:fldCharType="end"/>
      </w:r>
      <w:r>
        <w:t xml:space="preserve"> </w:t>
      </w:r>
      <w:r w:rsidR="00A70DA6">
        <w:t>–</w:t>
      </w:r>
      <w:r>
        <w:t xml:space="preserve"> </w:t>
      </w:r>
      <w:r w:rsidR="00A70DA6">
        <w:t>Installing</w:t>
      </w:r>
      <w:r>
        <w:t xml:space="preserve"> E</w:t>
      </w:r>
      <w:r w:rsidR="00A70DA6">
        <w:t>PEL</w:t>
      </w:r>
      <w:r>
        <w:t xml:space="preserve"> Repository</w:t>
      </w:r>
    </w:p>
    <w:p w14:paraId="660DD04A" w14:textId="4DF1CA1F" w:rsidR="00CE3E4E" w:rsidRDefault="00952165" w:rsidP="00CE3E4E">
      <w:r>
        <w:t xml:space="preserve">After downloading repository data, I then installed </w:t>
      </w:r>
      <w:r w:rsidR="00CE3E4E">
        <w:t xml:space="preserve">the EPEL </w:t>
      </w:r>
      <w:r w:rsidR="00A70DA6">
        <w:t>release onto the system</w:t>
      </w:r>
    </w:p>
    <w:p w14:paraId="3AFC884A" w14:textId="77777777" w:rsidR="00CE3E4E" w:rsidRDefault="00CE3E4E" w:rsidP="00CE3E4E"/>
    <w:p w14:paraId="0E8C6647" w14:textId="77777777" w:rsidR="00A70DA6" w:rsidRDefault="00A70DA6">
      <w:pPr>
        <w:spacing w:after="160" w:line="259" w:lineRule="auto"/>
        <w:rPr>
          <w:sz w:val="32"/>
          <w:szCs w:val="32"/>
        </w:rPr>
      </w:pPr>
      <w:r>
        <w:br w:type="page"/>
      </w:r>
    </w:p>
    <w:p w14:paraId="05055DD2" w14:textId="6B113789" w:rsidR="00CE3E4E" w:rsidRDefault="00CE3E4E" w:rsidP="00CE3E4E">
      <w:pPr>
        <w:pStyle w:val="Heading2"/>
      </w:pPr>
      <w:r>
        <w:lastRenderedPageBreak/>
        <w:t>Installing Open</w:t>
      </w:r>
      <w:r w:rsidR="00A70DA6">
        <w:t xml:space="preserve"> </w:t>
      </w:r>
      <w:r>
        <w:t>Nebula Server</w:t>
      </w:r>
    </w:p>
    <w:p w14:paraId="00C6C659" w14:textId="77777777" w:rsidR="004778ED" w:rsidRDefault="00CE3E4E" w:rsidP="004778ED">
      <w:pPr>
        <w:keepNext/>
      </w:pPr>
      <w:r>
        <w:rPr>
          <w:noProof/>
        </w:rPr>
        <w:drawing>
          <wp:inline distT="0" distB="0" distL="0" distR="0" wp14:anchorId="24B5CED3" wp14:editId="6DCC3876">
            <wp:extent cx="5733415" cy="1214120"/>
            <wp:effectExtent l="0" t="0" r="635" b="5080"/>
            <wp:docPr id="6" name="Picture 6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ext&#10;&#10;Description automatically generated with medium confidence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1214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ECFA16" w14:textId="62ECD819" w:rsidR="00CE3E4E" w:rsidRDefault="004778ED" w:rsidP="004778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</w:t>
      </w:r>
      <w:r>
        <w:fldChar w:fldCharType="end"/>
      </w:r>
      <w:r>
        <w:t xml:space="preserve"> - Installing Open Nebula server &amp; sunstone</w:t>
      </w:r>
    </w:p>
    <w:p w14:paraId="1847CB42" w14:textId="14B1F9B0" w:rsidR="00A70DA6" w:rsidRDefault="00E0418A" w:rsidP="00CE3E4E">
      <w:r>
        <w:t>Once the repository data and extra packages were downloaded I installed</w:t>
      </w:r>
      <w:r w:rsidR="00615322">
        <w:t xml:space="preserve"> the</w:t>
      </w:r>
      <w:r>
        <w:t xml:space="preserve"> </w:t>
      </w:r>
      <w:r w:rsidR="00615322">
        <w:t>Open Nebula server and its web interface sunstone</w:t>
      </w:r>
    </w:p>
    <w:p w14:paraId="6F83050B" w14:textId="77777777" w:rsidR="00615322" w:rsidRDefault="00CE3E4E" w:rsidP="00615322">
      <w:pPr>
        <w:keepNext/>
      </w:pPr>
      <w:r>
        <w:rPr>
          <w:noProof/>
        </w:rPr>
        <w:drawing>
          <wp:inline distT="0" distB="0" distL="0" distR="0" wp14:anchorId="4E9EEF77" wp14:editId="425597F3">
            <wp:extent cx="5733415" cy="1701800"/>
            <wp:effectExtent l="0" t="0" r="635" b="0"/>
            <wp:docPr id="7" name="Picture 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Tex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170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42EBB1" w14:textId="1C0FF9F2" w:rsidR="00CE3E4E" w:rsidRDefault="00615322" w:rsidP="00615322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</w:t>
      </w:r>
      <w:r>
        <w:fldChar w:fldCharType="end"/>
      </w:r>
      <w:r>
        <w:t xml:space="preserve"> - Installing Packages</w:t>
      </w:r>
    </w:p>
    <w:p w14:paraId="4958CD00" w14:textId="284BEF97" w:rsidR="00CE3E4E" w:rsidRDefault="00CA1E93" w:rsidP="00CE3E4E">
      <w:r>
        <w:t>After installing the f</w:t>
      </w:r>
      <w:r w:rsidR="00CE3E4E">
        <w:t>ront end packages</w:t>
      </w:r>
      <w:r>
        <w:t xml:space="preserve"> I then installed the back end</w:t>
      </w:r>
      <w:r w:rsidR="00CE3E4E">
        <w:t xml:space="preserve"> components and packages for the virtualisation host</w:t>
      </w:r>
      <w:r>
        <w:t>.</w:t>
      </w:r>
    </w:p>
    <w:p w14:paraId="6EBD61D2" w14:textId="77777777" w:rsidR="00CE3E4E" w:rsidRDefault="00CE3E4E" w:rsidP="00CE3E4E"/>
    <w:p w14:paraId="1911BA1B" w14:textId="77777777" w:rsidR="00B3562F" w:rsidRDefault="00CE3E4E" w:rsidP="00B3562F">
      <w:pPr>
        <w:keepNext/>
      </w:pPr>
      <w:r>
        <w:rPr>
          <w:noProof/>
        </w:rPr>
        <w:drawing>
          <wp:inline distT="0" distB="0" distL="0" distR="0" wp14:anchorId="68B31872" wp14:editId="39BDBF15">
            <wp:extent cx="2819400" cy="40005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19400" cy="40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5EB9E9" w14:textId="2BA1D113" w:rsidR="00CE3E4E" w:rsidRDefault="00B3562F" w:rsidP="00B3562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</w:t>
      </w:r>
      <w:r>
        <w:fldChar w:fldCharType="end"/>
      </w:r>
      <w:r>
        <w:t xml:space="preserve"> - Logon to Open Nebula (CLI)</w:t>
      </w:r>
    </w:p>
    <w:p w14:paraId="370F0CF7" w14:textId="2052662C" w:rsidR="00CE3E4E" w:rsidRDefault="00CE3E4E" w:rsidP="00CE3E4E">
      <w:r>
        <w:t>Once the installation complete</w:t>
      </w:r>
      <w:r w:rsidR="00B3562F">
        <w:t>d</w:t>
      </w:r>
      <w:r>
        <w:t>, I then logged in to the pre-configured oneadmin account</w:t>
      </w:r>
    </w:p>
    <w:p w14:paraId="57713A2B" w14:textId="77777777" w:rsidR="00CE3E4E" w:rsidRDefault="00CE3E4E" w:rsidP="00CE3E4E"/>
    <w:p w14:paraId="037D2CBE" w14:textId="77777777" w:rsidR="001B534F" w:rsidRDefault="00CE3E4E" w:rsidP="001B534F">
      <w:pPr>
        <w:keepNext/>
      </w:pPr>
      <w:r>
        <w:rPr>
          <w:noProof/>
        </w:rPr>
        <w:drawing>
          <wp:inline distT="0" distB="0" distL="0" distR="0" wp14:anchorId="3F585129" wp14:editId="3A2E6524">
            <wp:extent cx="5733415" cy="217805"/>
            <wp:effectExtent l="0" t="0" r="63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217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D166AD" w14:textId="1B900882" w:rsidR="00CE3E4E" w:rsidRDefault="001B534F" w:rsidP="001B534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</w:t>
      </w:r>
      <w:r>
        <w:fldChar w:fldCharType="end"/>
      </w:r>
      <w:r>
        <w:t xml:space="preserve"> - Configuring oneadmin account password</w:t>
      </w:r>
    </w:p>
    <w:p w14:paraId="555CD9A2" w14:textId="279FF66A" w:rsidR="00CE3E4E" w:rsidRDefault="001B534F" w:rsidP="00CE3E4E">
      <w:r>
        <w:t xml:space="preserve">Once logged in </w:t>
      </w:r>
      <w:r w:rsidR="00CE3E4E">
        <w:t>create a file in</w:t>
      </w:r>
      <w:r w:rsidR="001F42C5">
        <w:t xml:space="preserve"> ~</w:t>
      </w:r>
      <w:r w:rsidR="00CE3E4E">
        <w:t>/root/.one/one_</w:t>
      </w:r>
      <w:commentRangeStart w:id="0"/>
      <w:r w:rsidR="00CE3E4E">
        <w:t>auth</w:t>
      </w:r>
      <w:commentRangeEnd w:id="0"/>
      <w:r w:rsidR="00CE3E4E">
        <w:rPr>
          <w:rStyle w:val="CommentReference"/>
        </w:rPr>
        <w:commentReference w:id="0"/>
      </w:r>
      <w:r w:rsidR="00CE3E4E">
        <w:t xml:space="preserve"> containing the username and password for the OpenNebula server.</w:t>
      </w:r>
    </w:p>
    <w:p w14:paraId="6615ED12" w14:textId="77777777" w:rsidR="00CE3E4E" w:rsidRDefault="00CE3E4E" w:rsidP="00CE3E4E"/>
    <w:p w14:paraId="7234C7D8" w14:textId="77777777" w:rsidR="00CE3E4E" w:rsidRDefault="00CE3E4E" w:rsidP="00CE3E4E">
      <w:r>
        <w:t>Username: oneadmin</w:t>
      </w:r>
    </w:p>
    <w:p w14:paraId="6DE3906B" w14:textId="77777777" w:rsidR="00CE3E4E" w:rsidRDefault="00CE3E4E" w:rsidP="00CE3E4E">
      <w:r>
        <w:t>Password: localhost1</w:t>
      </w:r>
    </w:p>
    <w:p w14:paraId="4E2848E3" w14:textId="77777777" w:rsidR="00CE3E4E" w:rsidRDefault="00CE3E4E" w:rsidP="00CE3E4E"/>
    <w:p w14:paraId="21314A0D" w14:textId="77777777" w:rsidR="006B49BB" w:rsidRDefault="00CE3E4E" w:rsidP="006B49BB">
      <w:pPr>
        <w:keepNext/>
      </w:pPr>
      <w:r>
        <w:rPr>
          <w:noProof/>
        </w:rPr>
        <w:drawing>
          <wp:inline distT="0" distB="0" distL="0" distR="0" wp14:anchorId="20EAE85A" wp14:editId="6EE0891A">
            <wp:extent cx="4867275" cy="54292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867275" cy="542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811B95" w14:textId="1871BFAA" w:rsidR="00CE3E4E" w:rsidRDefault="006B49BB" w:rsidP="006B49B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</w:t>
      </w:r>
      <w:r>
        <w:fldChar w:fldCharType="end"/>
      </w:r>
      <w:r>
        <w:t xml:space="preserve"> - Altered one_auth file</w:t>
      </w:r>
    </w:p>
    <w:p w14:paraId="460C0B47" w14:textId="77777777" w:rsidR="00CE3E4E" w:rsidRDefault="00CE3E4E" w:rsidP="00CE3E4E">
      <w:pPr>
        <w:pStyle w:val="Heading2"/>
      </w:pPr>
      <w:r>
        <w:lastRenderedPageBreak/>
        <w:t>Disabling FireEdge GUI</w:t>
      </w:r>
    </w:p>
    <w:p w14:paraId="351B8A52" w14:textId="77777777" w:rsidR="006B49BB" w:rsidRDefault="00CE3E4E" w:rsidP="006B49BB">
      <w:pPr>
        <w:keepNext/>
      </w:pPr>
      <w:r>
        <w:rPr>
          <w:noProof/>
        </w:rPr>
        <w:drawing>
          <wp:inline distT="0" distB="0" distL="0" distR="0" wp14:anchorId="36F8A46E" wp14:editId="7BC8DEB5">
            <wp:extent cx="4857750" cy="257175"/>
            <wp:effectExtent l="0" t="0" r="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857750" cy="257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198F37" w14:textId="40315AEE" w:rsidR="00CE3E4E" w:rsidRDefault="006B49BB" w:rsidP="006B49B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</w:t>
      </w:r>
      <w:r>
        <w:fldChar w:fldCharType="end"/>
      </w:r>
      <w:r>
        <w:t xml:space="preserve"> - Opening the sunstone-server.conf file</w:t>
      </w:r>
    </w:p>
    <w:p w14:paraId="0A980474" w14:textId="3F856528" w:rsidR="00CE3E4E" w:rsidRDefault="00AD1CA6" w:rsidP="00CE3E4E">
      <w:r>
        <w:t>Next I o</w:t>
      </w:r>
      <w:r w:rsidR="00CE3E4E">
        <w:t>pen</w:t>
      </w:r>
      <w:r>
        <w:t xml:space="preserve">ed </w:t>
      </w:r>
      <w:r w:rsidR="00CE3E4E">
        <w:t xml:space="preserve">the configuration file for the </w:t>
      </w:r>
      <w:r>
        <w:t xml:space="preserve">sunstone </w:t>
      </w:r>
      <w:r w:rsidR="00CE3E4E">
        <w:t>server</w:t>
      </w:r>
      <w:r w:rsidR="008B2558">
        <w:t xml:space="preserve"> to disable the firestone GUI. This is because I will be using the sunstone web interface to </w:t>
      </w:r>
      <w:r w:rsidR="002B2C24">
        <w:t>manage the cloud.</w:t>
      </w:r>
    </w:p>
    <w:p w14:paraId="2BD4ED1C" w14:textId="77777777" w:rsidR="00526647" w:rsidRDefault="00CE3E4E" w:rsidP="00526647">
      <w:pPr>
        <w:keepNext/>
      </w:pPr>
      <w:r>
        <w:rPr>
          <w:noProof/>
        </w:rPr>
        <w:drawing>
          <wp:inline distT="0" distB="0" distL="0" distR="0" wp14:anchorId="6414C248" wp14:editId="0B6E402B">
            <wp:extent cx="5057030" cy="804846"/>
            <wp:effectExtent l="0" t="0" r="0" b="0"/>
            <wp:docPr id="12" name="Picture 12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Text&#10;&#10;Description automatically generated with medium confidence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74925" cy="8076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EF96F5" w14:textId="08551519" w:rsidR="00CE3E4E" w:rsidRDefault="00526647" w:rsidP="00526647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</w:t>
      </w:r>
      <w:r>
        <w:fldChar w:fldCharType="end"/>
      </w:r>
      <w:r>
        <w:t xml:space="preserve"> - Edited sunstone-server.conf file</w:t>
      </w:r>
    </w:p>
    <w:p w14:paraId="767EED0C" w14:textId="5615F542" w:rsidR="00CE3E4E" w:rsidRDefault="00CE3E4E" w:rsidP="00CE3E4E">
      <w:r>
        <w:t>I then commented out the last two lines of the file</w:t>
      </w:r>
      <w:r w:rsidR="00D813B2">
        <w:t>, t</w:t>
      </w:r>
      <w:r>
        <w:t>hese lines enable fir</w:t>
      </w:r>
      <w:r w:rsidR="002B2C24">
        <w:t xml:space="preserve">e </w:t>
      </w:r>
      <w:r>
        <w:t>edge to run</w:t>
      </w:r>
      <w:r w:rsidR="002B2C24">
        <w:t>.</w:t>
      </w:r>
      <w:r w:rsidR="00D813B2">
        <w:t xml:space="preserve"> B</w:t>
      </w:r>
      <w:r>
        <w:t>y commenting them out</w:t>
      </w:r>
      <w:r w:rsidR="00D813B2">
        <w:t xml:space="preserve"> </w:t>
      </w:r>
      <w:r>
        <w:t>I will be able to manage my cloud through the web interface.</w:t>
      </w:r>
    </w:p>
    <w:p w14:paraId="7E58E077" w14:textId="77777777" w:rsidR="00CE3E4E" w:rsidRDefault="00CE3E4E" w:rsidP="00CE3E4E"/>
    <w:p w14:paraId="32A81FDB" w14:textId="77777777" w:rsidR="00CE3E4E" w:rsidRDefault="00CE3E4E" w:rsidP="00CE3E4E">
      <w:pPr>
        <w:pStyle w:val="Heading2"/>
      </w:pPr>
      <w:r>
        <w:t>Starting the Server</w:t>
      </w:r>
    </w:p>
    <w:p w14:paraId="596AA96C" w14:textId="77777777" w:rsidR="00D813B2" w:rsidRDefault="00CE3E4E" w:rsidP="00D813B2">
      <w:pPr>
        <w:keepNext/>
      </w:pPr>
      <w:r>
        <w:rPr>
          <w:noProof/>
        </w:rPr>
        <w:drawing>
          <wp:inline distT="0" distB="0" distL="0" distR="0" wp14:anchorId="1FA05657" wp14:editId="651CFB3B">
            <wp:extent cx="5733415" cy="203200"/>
            <wp:effectExtent l="0" t="0" r="635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20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ADA50" w14:textId="71286C1A" w:rsidR="00CE3E4E" w:rsidRDefault="00D813B2" w:rsidP="00D813B2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</w:t>
      </w:r>
      <w:r>
        <w:fldChar w:fldCharType="end"/>
      </w:r>
      <w:r>
        <w:t xml:space="preserve"> - Starting Open Nebula &amp; Sunstone</w:t>
      </w:r>
    </w:p>
    <w:p w14:paraId="1380750A" w14:textId="43401A21" w:rsidR="00D813B2" w:rsidRDefault="00D813B2" w:rsidP="00D813B2">
      <w:r>
        <w:t xml:space="preserve">Once setup, I then started both </w:t>
      </w:r>
      <w:r w:rsidR="004A1763">
        <w:t>the Open Nebula server and the Sunstone web interface.</w:t>
      </w:r>
    </w:p>
    <w:p w14:paraId="0D3735AA" w14:textId="77777777" w:rsidR="004A1763" w:rsidRPr="00D813B2" w:rsidRDefault="004A1763" w:rsidP="00D813B2"/>
    <w:p w14:paraId="5652618E" w14:textId="77777777" w:rsidR="004A1763" w:rsidRDefault="00CE3E4E" w:rsidP="004A1763">
      <w:pPr>
        <w:keepNext/>
      </w:pPr>
      <w:r>
        <w:rPr>
          <w:noProof/>
        </w:rPr>
        <w:drawing>
          <wp:inline distT="0" distB="0" distL="0" distR="0" wp14:anchorId="23DEE60B" wp14:editId="392C0525">
            <wp:extent cx="5733415" cy="1098550"/>
            <wp:effectExtent l="0" t="0" r="635" b="6350"/>
            <wp:docPr id="10" name="Picture 10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Text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1098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F63363" w14:textId="6D7FFA69" w:rsidR="00CE3E4E" w:rsidRDefault="004A1763" w:rsidP="004A1763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</w:t>
      </w:r>
      <w:r>
        <w:fldChar w:fldCharType="end"/>
      </w:r>
      <w:r>
        <w:t xml:space="preserve"> - Open Nebula Daemon Active</w:t>
      </w:r>
    </w:p>
    <w:p w14:paraId="3EECA314" w14:textId="77777777" w:rsidR="004A1763" w:rsidRDefault="00CE3E4E" w:rsidP="004A1763">
      <w:pPr>
        <w:keepNext/>
      </w:pPr>
      <w:r>
        <w:rPr>
          <w:noProof/>
        </w:rPr>
        <w:drawing>
          <wp:inline distT="0" distB="0" distL="0" distR="0" wp14:anchorId="68CE2B6A" wp14:editId="48646C95">
            <wp:extent cx="5733415" cy="711200"/>
            <wp:effectExtent l="0" t="0" r="635" b="0"/>
            <wp:docPr id="14" name="Picture 1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Text&#10;&#10;Description automatically generated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71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1E2E6A" w14:textId="181061CE" w:rsidR="00CE3E4E" w:rsidRDefault="004A1763" w:rsidP="004A1763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</w:t>
      </w:r>
      <w:r>
        <w:fldChar w:fldCharType="end"/>
      </w:r>
      <w:r>
        <w:t xml:space="preserve"> - Open Nebula Sunstone Web Interface Active</w:t>
      </w:r>
    </w:p>
    <w:p w14:paraId="04E75CFF" w14:textId="1800ED4B" w:rsidR="00CE3E4E" w:rsidRDefault="00CE3E4E" w:rsidP="00CE3E4E">
      <w:r>
        <w:t>Then used the</w:t>
      </w:r>
      <w:r w:rsidR="0015799D">
        <w:t xml:space="preserve"> ’</w:t>
      </w:r>
      <w:r w:rsidR="004358BB">
        <w:t>status’</w:t>
      </w:r>
      <w:r>
        <w:t xml:space="preserve"> command to verify t</w:t>
      </w:r>
      <w:r w:rsidR="004358BB">
        <w:t>he server</w:t>
      </w:r>
      <w:r>
        <w:t xml:space="preserve"> and </w:t>
      </w:r>
      <w:r w:rsidR="004358BB">
        <w:t>web interface</w:t>
      </w:r>
      <w:r>
        <w:t xml:space="preserve"> were active on the system</w:t>
      </w:r>
      <w:r w:rsidR="004358BB">
        <w:t>, Figures 13-14.</w:t>
      </w:r>
    </w:p>
    <w:p w14:paraId="5A30DB42" w14:textId="77777777" w:rsidR="004358BB" w:rsidRDefault="004358BB">
      <w:pPr>
        <w:spacing w:after="160" w:line="259" w:lineRule="auto"/>
        <w:rPr>
          <w:sz w:val="32"/>
          <w:szCs w:val="32"/>
        </w:rPr>
      </w:pPr>
      <w:r>
        <w:br w:type="page"/>
      </w:r>
    </w:p>
    <w:p w14:paraId="3AE756DD" w14:textId="769C0320" w:rsidR="00CE3E4E" w:rsidRDefault="00CE3E4E" w:rsidP="00CE3E4E">
      <w:pPr>
        <w:pStyle w:val="Heading2"/>
      </w:pPr>
      <w:r>
        <w:lastRenderedPageBreak/>
        <w:t>Verifying Installation</w:t>
      </w:r>
    </w:p>
    <w:p w14:paraId="57FC26EA" w14:textId="77777777" w:rsidR="00CE3E4E" w:rsidRDefault="00CE3E4E" w:rsidP="00CE3E4E">
      <w:r>
        <w:t>Checking that commands are able to connect to the server daemon</w:t>
      </w:r>
    </w:p>
    <w:p w14:paraId="2EDAB432" w14:textId="77777777" w:rsidR="00CE3E4E" w:rsidRPr="00794B4F" w:rsidRDefault="00CE3E4E" w:rsidP="00CE3E4E">
      <w:pPr>
        <w:pStyle w:val="Heading3"/>
      </w:pPr>
      <w:r>
        <w:t>Linux CLI</w:t>
      </w:r>
    </w:p>
    <w:p w14:paraId="7CA6253C" w14:textId="77777777" w:rsidR="004358BB" w:rsidRDefault="00CE3E4E" w:rsidP="004358BB">
      <w:pPr>
        <w:keepNext/>
      </w:pPr>
      <w:r>
        <w:rPr>
          <w:noProof/>
        </w:rPr>
        <w:drawing>
          <wp:inline distT="0" distB="0" distL="0" distR="0" wp14:anchorId="4FA65942" wp14:editId="3BBB1D9B">
            <wp:extent cx="4007457" cy="1504627"/>
            <wp:effectExtent l="0" t="0" r="0" b="635"/>
            <wp:docPr id="15" name="Picture 15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Graphical user interface, text, application, email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033766" cy="1514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3FB137" w14:textId="4D84434C" w:rsidR="00CE3E4E" w:rsidRDefault="004358BB" w:rsidP="004358B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5</w:t>
      </w:r>
      <w:r>
        <w:fldChar w:fldCharType="end"/>
      </w:r>
      <w:r>
        <w:t xml:space="preserve"> - Checking connection to Open Nebula Daemon</w:t>
      </w:r>
    </w:p>
    <w:p w14:paraId="0D581199" w14:textId="4C5B1685" w:rsidR="00D62CF1" w:rsidRDefault="00155B56" w:rsidP="00D62CF1">
      <w:r>
        <w:t xml:space="preserve">Figure 15 shows </w:t>
      </w:r>
      <w:r w:rsidR="00B96EF3">
        <w:t>that commands connect to the Open Nebula daemon.</w:t>
      </w:r>
    </w:p>
    <w:p w14:paraId="5D7BC867" w14:textId="77777777" w:rsidR="00B96EF3" w:rsidRPr="00D62CF1" w:rsidRDefault="00B96EF3" w:rsidP="00D62CF1"/>
    <w:p w14:paraId="11CA0E47" w14:textId="77777777" w:rsidR="004358BB" w:rsidRDefault="00CE3E4E" w:rsidP="004358BB">
      <w:pPr>
        <w:keepNext/>
      </w:pPr>
      <w:r>
        <w:rPr>
          <w:noProof/>
        </w:rPr>
        <w:drawing>
          <wp:inline distT="0" distB="0" distL="0" distR="0" wp14:anchorId="146B9AFA" wp14:editId="7F253039">
            <wp:extent cx="4492487" cy="1831526"/>
            <wp:effectExtent l="0" t="0" r="3810" b="0"/>
            <wp:docPr id="16" name="Picture 16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Graphical user interface, application, Word&#10;&#10;Description automatically generated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501311" cy="1835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7E56AA" w14:textId="2256A8D1" w:rsidR="00CE3E4E" w:rsidRDefault="004358BB" w:rsidP="004358B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6</w:t>
      </w:r>
      <w:r>
        <w:fldChar w:fldCharType="end"/>
      </w:r>
      <w:r>
        <w:t xml:space="preserve"> - var/log/one file structure</w:t>
      </w:r>
    </w:p>
    <w:p w14:paraId="66CF5667" w14:textId="0C4878D3" w:rsidR="00CE3E4E" w:rsidRDefault="004358BB" w:rsidP="00CE1C8B">
      <w:r>
        <w:t xml:space="preserve">After setting up the server, </w:t>
      </w:r>
      <w:r w:rsidR="00CE1C8B">
        <w:t xml:space="preserve">files should be present in var/log/one specifically </w:t>
      </w:r>
      <w:r w:rsidR="00D62CF1">
        <w:t>sc</w:t>
      </w:r>
      <w:r w:rsidR="00CE3E4E">
        <w:t>hed.log (schedule) and oned.log (core)</w:t>
      </w:r>
      <w:r w:rsidR="00D62CF1">
        <w:t>, Figure 16 shows these files are present.</w:t>
      </w:r>
    </w:p>
    <w:p w14:paraId="534FE209" w14:textId="77777777" w:rsidR="00D62CF1" w:rsidRDefault="00D62CF1" w:rsidP="00CE1C8B"/>
    <w:p w14:paraId="17063B5D" w14:textId="77777777" w:rsidR="00F70FE9" w:rsidRDefault="00CE3E4E" w:rsidP="00F70FE9">
      <w:pPr>
        <w:keepNext/>
      </w:pPr>
      <w:r>
        <w:rPr>
          <w:noProof/>
        </w:rPr>
        <w:drawing>
          <wp:inline distT="0" distB="0" distL="0" distR="0" wp14:anchorId="50B7FEE1" wp14:editId="3DB9E776">
            <wp:extent cx="5172075" cy="266700"/>
            <wp:effectExtent l="0" t="0" r="9525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172075" cy="26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32926C" w14:textId="34FADA0B" w:rsidR="00CE3E4E" w:rsidRDefault="00F70FE9" w:rsidP="00F70FE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7</w:t>
      </w:r>
      <w:r>
        <w:fldChar w:fldCharType="end"/>
      </w:r>
      <w:r>
        <w:t xml:space="preserve"> - Error Checking using Grep</w:t>
      </w:r>
    </w:p>
    <w:p w14:paraId="1BB21806" w14:textId="6505EEF7" w:rsidR="00F70FE9" w:rsidRDefault="00512541" w:rsidP="00F70FE9">
      <w:r>
        <w:t>Using grep E will</w:t>
      </w:r>
      <w:r w:rsidR="00B60F94">
        <w:t xml:space="preserve"> highlight </w:t>
      </w:r>
      <w:r w:rsidR="00BA1FAE">
        <w:t>the status code [E] in the log file showing any errors.</w:t>
      </w:r>
    </w:p>
    <w:p w14:paraId="2FAD79A2" w14:textId="77777777" w:rsidR="00BA1FAE" w:rsidRPr="00F70FE9" w:rsidRDefault="00BA1FAE" w:rsidP="00F70FE9"/>
    <w:p w14:paraId="5BE0A657" w14:textId="77777777" w:rsidR="00BA1FAE" w:rsidRDefault="00CE3E4E" w:rsidP="00BA1FAE">
      <w:pPr>
        <w:keepNext/>
      </w:pPr>
      <w:r>
        <w:rPr>
          <w:noProof/>
        </w:rPr>
        <w:drawing>
          <wp:inline distT="0" distB="0" distL="0" distR="0" wp14:anchorId="1FF17F06" wp14:editId="0EA2C4E7">
            <wp:extent cx="6440557" cy="55626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7014897" cy="605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2818D8" w14:textId="268A7823" w:rsidR="00CE3E4E" w:rsidRDefault="00BA1FAE" w:rsidP="00BA1FA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8</w:t>
      </w:r>
      <w:r>
        <w:fldChar w:fldCharType="end"/>
      </w:r>
      <w:r>
        <w:t xml:space="preserve"> - Two database errors found</w:t>
      </w:r>
    </w:p>
    <w:p w14:paraId="5377AC65" w14:textId="17FE6019" w:rsidR="00292CB6" w:rsidRPr="00292CB6" w:rsidRDefault="00292CB6" w:rsidP="00292CB6">
      <w:r>
        <w:t xml:space="preserve">Two database errors were found, stating </w:t>
      </w:r>
      <w:r w:rsidR="00186FD8">
        <w:t>two tables are missing</w:t>
      </w:r>
      <w:r w:rsidR="002162CD">
        <w:t>, local_db_versioni and db_versioning.</w:t>
      </w:r>
    </w:p>
    <w:p w14:paraId="034DE79F" w14:textId="77777777" w:rsidR="00CE3E4E" w:rsidRDefault="00CE3E4E" w:rsidP="00CE3E4E">
      <w:r>
        <w:br w:type="page"/>
      </w:r>
    </w:p>
    <w:p w14:paraId="5EBB675F" w14:textId="77777777" w:rsidR="00CE3E4E" w:rsidRDefault="00CE3E4E" w:rsidP="00CE3E4E">
      <w:pPr>
        <w:pStyle w:val="Heading3"/>
      </w:pPr>
      <w:r>
        <w:lastRenderedPageBreak/>
        <w:t>Sunstone</w:t>
      </w:r>
    </w:p>
    <w:p w14:paraId="77010B86" w14:textId="77777777" w:rsidR="002162CD" w:rsidRDefault="00CE3E4E" w:rsidP="002162CD">
      <w:pPr>
        <w:keepNext/>
      </w:pPr>
      <w:r>
        <w:rPr>
          <w:noProof/>
        </w:rPr>
        <w:drawing>
          <wp:inline distT="0" distB="0" distL="0" distR="0" wp14:anchorId="15687C7B" wp14:editId="647C34C0">
            <wp:extent cx="4142630" cy="2674426"/>
            <wp:effectExtent l="0" t="0" r="0" b="0"/>
            <wp:docPr id="21" name="Picture 21" descr="Websit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Website&#10;&#10;Description automatically generated with low confidence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148147" cy="26779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799296" w14:textId="2B217907" w:rsidR="00CE3E4E" w:rsidRDefault="002162CD" w:rsidP="002162C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9</w:t>
      </w:r>
      <w:r>
        <w:fldChar w:fldCharType="end"/>
      </w:r>
      <w:r>
        <w:t xml:space="preserve"> - Web Interface Login</w:t>
      </w:r>
    </w:p>
    <w:p w14:paraId="10F964A1" w14:textId="50328357" w:rsidR="00CE3E4E" w:rsidRDefault="00CE3E4E" w:rsidP="00CE3E4E">
      <w:r>
        <w:rPr>
          <w:noProof/>
        </w:rPr>
        <w:t>The sunstone server is hosted on localhost:9696</w:t>
      </w:r>
      <w:r w:rsidR="002162CD">
        <w:rPr>
          <w:noProof/>
        </w:rPr>
        <w:t xml:space="preserve">, using the username </w:t>
      </w:r>
      <w:r w:rsidR="008A3D8C">
        <w:rPr>
          <w:noProof/>
        </w:rPr>
        <w:t>and password from the one_auth file, I logged into sunstone.</w:t>
      </w:r>
    </w:p>
    <w:p w14:paraId="4A9629B0" w14:textId="77777777" w:rsidR="00CE3E4E" w:rsidRDefault="00CE3E4E" w:rsidP="00CE3E4E"/>
    <w:p w14:paraId="4048DA01" w14:textId="77777777" w:rsidR="008A3D8C" w:rsidRDefault="00CE3E4E" w:rsidP="008A3D8C">
      <w:pPr>
        <w:keepNext/>
      </w:pPr>
      <w:r>
        <w:rPr>
          <w:noProof/>
        </w:rPr>
        <w:drawing>
          <wp:inline distT="0" distB="0" distL="0" distR="0" wp14:anchorId="0C00A130" wp14:editId="0F347672">
            <wp:extent cx="4890052" cy="2587194"/>
            <wp:effectExtent l="0" t="0" r="6350" b="3810"/>
            <wp:docPr id="20" name="Picture 20" descr="Graphical user interface, application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Graphical user interface, application, website&#10;&#10;Description automatically generated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895547" cy="25901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A1D6D" w14:textId="3064775B" w:rsidR="00CE3E4E" w:rsidRDefault="008A3D8C" w:rsidP="008A3D8C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0</w:t>
      </w:r>
      <w:r>
        <w:fldChar w:fldCharType="end"/>
      </w:r>
      <w:r>
        <w:t xml:space="preserve"> - Sunstone Dashboard</w:t>
      </w:r>
    </w:p>
    <w:p w14:paraId="4DD7CC4B" w14:textId="16C3DB31" w:rsidR="00CE3E4E" w:rsidRDefault="00CE3E4E" w:rsidP="00CE3E4E">
      <w:r>
        <w:t xml:space="preserve">Once logged in </w:t>
      </w:r>
      <w:r w:rsidR="008A3D8C">
        <w:t xml:space="preserve">the dashboard page </w:t>
      </w:r>
      <w:r>
        <w:t>is displayed</w:t>
      </w:r>
      <w:r w:rsidR="008A3D8C">
        <w:t xml:space="preserve">, showing </w:t>
      </w:r>
      <w:r w:rsidR="00B56B48">
        <w:t xml:space="preserve">statistics of the server such as how many virtual networks, images, systems and virtual machines there are along with </w:t>
      </w:r>
      <w:r w:rsidR="007A3D0F">
        <w:t>CPU and Memory usage.</w:t>
      </w:r>
    </w:p>
    <w:p w14:paraId="6AC53016" w14:textId="77777777" w:rsidR="00CE3E4E" w:rsidRDefault="00CE3E4E" w:rsidP="00CE3E4E">
      <w:r>
        <w:br w:type="page"/>
      </w:r>
    </w:p>
    <w:p w14:paraId="29D2A9D7" w14:textId="77777777" w:rsidR="00CE3E4E" w:rsidRDefault="00CE3E4E" w:rsidP="00CE3E4E">
      <w:pPr>
        <w:pStyle w:val="Heading2"/>
      </w:pPr>
      <w:r>
        <w:lastRenderedPageBreak/>
        <w:t>KVM Node Installation</w:t>
      </w:r>
    </w:p>
    <w:p w14:paraId="05F750E8" w14:textId="77777777" w:rsidR="007A3D0F" w:rsidRDefault="00CE3E4E" w:rsidP="007A3D0F">
      <w:pPr>
        <w:keepNext/>
      </w:pPr>
      <w:r>
        <w:rPr>
          <w:noProof/>
        </w:rPr>
        <w:drawing>
          <wp:inline distT="0" distB="0" distL="0" distR="0" wp14:anchorId="6AB0BC3E" wp14:editId="193285A5">
            <wp:extent cx="4055165" cy="1103947"/>
            <wp:effectExtent l="0" t="0" r="2540" b="1270"/>
            <wp:docPr id="23" name="Picture 2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 descr="Text&#10;&#10;Description automatically generated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068973" cy="11077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CA5BAC" w14:textId="492CDF5E" w:rsidR="00CE3E4E" w:rsidRDefault="007A3D0F" w:rsidP="007A3D0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1</w:t>
      </w:r>
      <w:r>
        <w:fldChar w:fldCharType="end"/>
      </w:r>
      <w:r>
        <w:t xml:space="preserve"> - Installing KVM Node</w:t>
      </w:r>
    </w:p>
    <w:p w14:paraId="7DF763C1" w14:textId="2ED97F9E" w:rsidR="007A3D0F" w:rsidRDefault="006A12DA" w:rsidP="007A3D0F">
      <w:r>
        <w:t>Installing KVM Node al</w:t>
      </w:r>
      <w:r w:rsidR="00241FCC">
        <w:t>lows for linux to become a hypervisor</w:t>
      </w:r>
      <w:r w:rsidR="00037AAE">
        <w:t>. This means that I will be able to create virtual machines on open nebula</w:t>
      </w:r>
      <w:r w:rsidR="00D75056">
        <w:t>, running them on the CentOS7 system.</w:t>
      </w:r>
    </w:p>
    <w:p w14:paraId="6901909C" w14:textId="77777777" w:rsidR="00D75056" w:rsidRPr="007A3D0F" w:rsidRDefault="00D75056" w:rsidP="007A3D0F"/>
    <w:p w14:paraId="00AB6592" w14:textId="77777777" w:rsidR="007A3D0F" w:rsidRDefault="00CE3E4E" w:rsidP="007A3D0F">
      <w:pPr>
        <w:keepNext/>
      </w:pPr>
      <w:r>
        <w:rPr>
          <w:noProof/>
        </w:rPr>
        <w:drawing>
          <wp:inline distT="0" distB="0" distL="0" distR="0" wp14:anchorId="423DCCBB" wp14:editId="57E3E7D7">
            <wp:extent cx="4714875" cy="438150"/>
            <wp:effectExtent l="0" t="0" r="952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714875" cy="438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2BA2AA" w14:textId="33634170" w:rsidR="00CE3E4E" w:rsidRDefault="007A3D0F" w:rsidP="007A3D0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2</w:t>
      </w:r>
      <w:r>
        <w:fldChar w:fldCharType="end"/>
      </w:r>
      <w:r>
        <w:t xml:space="preserve"> - Restarting libvirt</w:t>
      </w:r>
    </w:p>
    <w:p w14:paraId="740C0AAD" w14:textId="1530A4E8" w:rsidR="00CE3E4E" w:rsidRDefault="00713509" w:rsidP="00CE3E4E">
      <w:r>
        <w:t>After installing KVM Node, I restarted the libvirtd service, the</w:t>
      </w:r>
      <w:r w:rsidR="00226E86">
        <w:t xml:space="preserve"> daemon responsible for managing virtualisation.</w:t>
      </w:r>
    </w:p>
    <w:p w14:paraId="0D029486" w14:textId="77777777" w:rsidR="00CE3E4E" w:rsidRDefault="00CE3E4E" w:rsidP="00CE3E4E">
      <w:pPr>
        <w:pStyle w:val="Heading2"/>
      </w:pPr>
      <w:r>
        <w:t>Passwordless Authentication</w:t>
      </w:r>
    </w:p>
    <w:p w14:paraId="5BA72861" w14:textId="77777777" w:rsidR="004B3E6D" w:rsidRDefault="00CE3E4E" w:rsidP="004B3E6D">
      <w:pPr>
        <w:keepNext/>
      </w:pPr>
      <w:r>
        <w:rPr>
          <w:noProof/>
        </w:rPr>
        <w:drawing>
          <wp:inline distT="0" distB="0" distL="0" distR="0" wp14:anchorId="5D420F00" wp14:editId="4A46626B">
            <wp:extent cx="3648075" cy="209550"/>
            <wp:effectExtent l="0" t="0" r="952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3648075" cy="209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088DF4" w14:textId="6704C9EB" w:rsidR="00CE3E4E" w:rsidRDefault="004B3E6D" w:rsidP="004B3E6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3</w:t>
      </w:r>
      <w:r>
        <w:fldChar w:fldCharType="end"/>
      </w:r>
      <w:r>
        <w:t xml:space="preserve"> - Opening the ssh config file with vi</w:t>
      </w:r>
    </w:p>
    <w:p w14:paraId="1D60D78C" w14:textId="0FD08427" w:rsidR="004B3E6D" w:rsidRPr="004B3E6D" w:rsidRDefault="004B3E6D" w:rsidP="004B3E6D">
      <w:r>
        <w:t>To configure passworldess authentication, I opened the ss</w:t>
      </w:r>
      <w:r w:rsidR="00C84F1C">
        <w:t>h config file with vi.</w:t>
      </w:r>
      <w:r w:rsidR="002812E2">
        <w:t xml:space="preserve"> </w:t>
      </w:r>
    </w:p>
    <w:p w14:paraId="0C1CA66F" w14:textId="77777777" w:rsidR="00D200AA" w:rsidRDefault="00CE3E4E" w:rsidP="00D200AA">
      <w:pPr>
        <w:keepNext/>
      </w:pPr>
      <w:r>
        <w:rPr>
          <w:noProof/>
        </w:rPr>
        <w:drawing>
          <wp:inline distT="0" distB="0" distL="0" distR="0" wp14:anchorId="093A8089" wp14:editId="2461BD32">
            <wp:extent cx="4913906" cy="1336643"/>
            <wp:effectExtent l="0" t="0" r="1270" b="0"/>
            <wp:docPr id="26" name="Picture 26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Graphical user interface, application&#10;&#10;Description automatically generated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4930416" cy="1341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51D7C" w14:textId="6FC084CB" w:rsidR="002253A1" w:rsidRPr="002253A1" w:rsidRDefault="00D200AA" w:rsidP="002C418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4</w:t>
      </w:r>
      <w:r>
        <w:fldChar w:fldCharType="end"/>
      </w:r>
      <w:r>
        <w:t xml:space="preserve"> - Editing .ssh/config</w:t>
      </w:r>
    </w:p>
    <w:p w14:paraId="54A8A412" w14:textId="25464ECE" w:rsidR="00D200AA" w:rsidRDefault="00E32885" w:rsidP="00D200AA">
      <w:r>
        <w:t>Within the config</w:t>
      </w:r>
      <w:r w:rsidR="002C418E">
        <w:t xml:space="preserve">uration file, I inserted </w:t>
      </w:r>
      <w:r w:rsidR="006F03EC">
        <w:t>“StrictHostKeyChecking” and set the value to no. T</w:t>
      </w:r>
      <w:r w:rsidR="002469E8">
        <w:t xml:space="preserve">his won’t check the key of the </w:t>
      </w:r>
      <w:r w:rsidR="00985453">
        <w:t>user that is trying to log into the server</w:t>
      </w:r>
      <w:r w:rsidR="000E446A">
        <w:t>. Instead, when using S</w:t>
      </w:r>
      <w:r w:rsidR="008B429E">
        <w:t xml:space="preserve">SH will look </w:t>
      </w:r>
      <w:r w:rsidR="00E22231">
        <w:t>within the known user hosts file which I set to the /dev/null folder</w:t>
      </w:r>
      <w:r w:rsidR="00AF5B0C">
        <w:t xml:space="preserve"> for validation of the user</w:t>
      </w:r>
      <w:r w:rsidR="00E22231">
        <w:t>.</w:t>
      </w:r>
    </w:p>
    <w:p w14:paraId="2A62D4AA" w14:textId="77777777" w:rsidR="002C418E" w:rsidRPr="00D200AA" w:rsidRDefault="002C418E" w:rsidP="00D200AA"/>
    <w:p w14:paraId="0C5AA2C9" w14:textId="77777777" w:rsidR="00AF5B0C" w:rsidRDefault="00CE3E4E" w:rsidP="00AF5B0C">
      <w:pPr>
        <w:keepNext/>
      </w:pPr>
      <w:r>
        <w:rPr>
          <w:noProof/>
        </w:rPr>
        <w:drawing>
          <wp:inline distT="0" distB="0" distL="0" distR="0" wp14:anchorId="54A3EE32" wp14:editId="2FF5D57F">
            <wp:extent cx="4200525" cy="209550"/>
            <wp:effectExtent l="0" t="0" r="9525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200525" cy="209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760DA9" w14:textId="6BA52D15" w:rsidR="00CE3E4E" w:rsidRDefault="00AF5B0C" w:rsidP="00AF5B0C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5</w:t>
      </w:r>
      <w:r>
        <w:fldChar w:fldCharType="end"/>
      </w:r>
      <w:r>
        <w:t xml:space="preserve"> - Altering SSH Config File Permissions</w:t>
      </w:r>
    </w:p>
    <w:p w14:paraId="6F2EE0A0" w14:textId="27C6CB88" w:rsidR="00AF5B0C" w:rsidRPr="00AF5B0C" w:rsidRDefault="001A3477" w:rsidP="00AF5B0C">
      <w:r>
        <w:t>I then set the configuration file permission to 600 meaning th</w:t>
      </w:r>
      <w:r w:rsidR="00CC05E1">
        <w:t>at it can only be read and written to by the owner.</w:t>
      </w:r>
    </w:p>
    <w:p w14:paraId="4AF6BD3F" w14:textId="77777777" w:rsidR="00CE3E4E" w:rsidRDefault="00CE3E4E" w:rsidP="00CE3E4E"/>
    <w:p w14:paraId="76C70435" w14:textId="77777777" w:rsidR="00CE3E4E" w:rsidRDefault="00CE3E4E" w:rsidP="00CE3E4E">
      <w:pPr>
        <w:pStyle w:val="Heading3"/>
      </w:pPr>
      <w:r>
        <w:lastRenderedPageBreak/>
        <w:t>Testing Passwordless Authentication</w:t>
      </w:r>
    </w:p>
    <w:p w14:paraId="7C128019" w14:textId="77777777" w:rsidR="00CC05E1" w:rsidRDefault="00CE3E4E" w:rsidP="00CC05E1">
      <w:pPr>
        <w:keepNext/>
      </w:pPr>
      <w:r>
        <w:rPr>
          <w:noProof/>
        </w:rPr>
        <w:drawing>
          <wp:inline distT="0" distB="0" distL="0" distR="0" wp14:anchorId="050C411B" wp14:editId="422A65BA">
            <wp:extent cx="5733415" cy="498475"/>
            <wp:effectExtent l="0" t="0" r="63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498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F95BCA" w14:textId="15827E1D" w:rsidR="00CE3E4E" w:rsidRDefault="00CC05E1" w:rsidP="00CC05E1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6</w:t>
      </w:r>
      <w:r>
        <w:fldChar w:fldCharType="end"/>
      </w:r>
      <w:r>
        <w:t xml:space="preserve"> - Testing Passwordless SSH</w:t>
      </w:r>
    </w:p>
    <w:p w14:paraId="38433C02" w14:textId="7454CC93" w:rsidR="00CE3E4E" w:rsidRDefault="00CE5086" w:rsidP="00CE3E4E">
      <w:r>
        <w:t xml:space="preserve">After the setup, I </w:t>
      </w:r>
      <w:r w:rsidR="00880BE9">
        <w:t>s</w:t>
      </w:r>
      <w:r w:rsidR="00CE3E4E">
        <w:t>uccessful</w:t>
      </w:r>
      <w:r w:rsidR="00880BE9">
        <w:t>ly used SSH</w:t>
      </w:r>
      <w:r w:rsidR="00CE3E4E">
        <w:t xml:space="preserve"> to localhost</w:t>
      </w:r>
      <w:r w:rsidR="00880BE9">
        <w:t xml:space="preserve"> without entering a password</w:t>
      </w:r>
      <w:r w:rsidR="001D12C2">
        <w:t xml:space="preserve"> as expected.</w:t>
      </w:r>
    </w:p>
    <w:p w14:paraId="0661FA96" w14:textId="74391584" w:rsidR="00CE3E4E" w:rsidRDefault="00CE3E4E" w:rsidP="00CE3E4E"/>
    <w:p w14:paraId="77D70882" w14:textId="77777777" w:rsidR="00CE3E4E" w:rsidRDefault="00CE3E4E" w:rsidP="00CE3E4E">
      <w:r>
        <w:br w:type="page"/>
      </w:r>
    </w:p>
    <w:p w14:paraId="0F6E5007" w14:textId="77777777" w:rsidR="00CE3E4E" w:rsidRDefault="00CE3E4E" w:rsidP="00CE3E4E">
      <w:pPr>
        <w:pStyle w:val="Heading2"/>
      </w:pPr>
      <w:r>
        <w:lastRenderedPageBreak/>
        <w:t>OpenNebula-SunStone Dashboard</w:t>
      </w:r>
    </w:p>
    <w:p w14:paraId="281428B4" w14:textId="77777777" w:rsidR="00A15995" w:rsidRDefault="00CE3E4E" w:rsidP="00A15995">
      <w:pPr>
        <w:keepNext/>
      </w:pPr>
      <w:r>
        <w:rPr>
          <w:noProof/>
        </w:rPr>
        <w:drawing>
          <wp:inline distT="0" distB="0" distL="0" distR="0" wp14:anchorId="54D48AA6" wp14:editId="78D7E5A8">
            <wp:extent cx="5733415" cy="3648710"/>
            <wp:effectExtent l="0" t="0" r="635" b="8890"/>
            <wp:docPr id="30" name="Picture 30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Graphical user interface, application&#10;&#10;Description automatically generated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3648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00C622" w14:textId="63E592F3" w:rsidR="00CE3E4E" w:rsidRDefault="00A15995" w:rsidP="00A15995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7</w:t>
      </w:r>
      <w:r>
        <w:fldChar w:fldCharType="end"/>
      </w:r>
      <w:r>
        <w:t xml:space="preserve"> - Sunstone Dashboard</w:t>
      </w:r>
    </w:p>
    <w:p w14:paraId="2677F83C" w14:textId="77777777" w:rsidR="00CE3E4E" w:rsidRDefault="00CE3E4E" w:rsidP="00CE3E4E">
      <w:pPr>
        <w:pStyle w:val="Heading2"/>
      </w:pPr>
      <w:r>
        <w:t>OpenNebula Folder Structure</w:t>
      </w:r>
    </w:p>
    <w:p w14:paraId="70315877" w14:textId="77777777" w:rsidR="008E73FE" w:rsidRDefault="00CE3E4E" w:rsidP="008E73FE">
      <w:pPr>
        <w:keepNext/>
      </w:pPr>
      <w:r>
        <w:rPr>
          <w:noProof/>
        </w:rPr>
        <w:drawing>
          <wp:inline distT="0" distB="0" distL="0" distR="0" wp14:anchorId="0D9258B1" wp14:editId="42613F1D">
            <wp:extent cx="4436828" cy="2588682"/>
            <wp:effectExtent l="0" t="0" r="1905" b="2540"/>
            <wp:docPr id="31" name="Picture 3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 descr="Diagram&#10;&#10;Description automatically generated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444319" cy="2593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E11912" w14:textId="0A5D2174" w:rsidR="00CE3E4E" w:rsidRDefault="008E73FE" w:rsidP="008E73F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8</w:t>
      </w:r>
      <w:r>
        <w:fldChar w:fldCharType="end"/>
      </w:r>
      <w:r>
        <w:t xml:space="preserve"> - File structure after full installation</w:t>
      </w:r>
    </w:p>
    <w:p w14:paraId="288BB5FC" w14:textId="77777777" w:rsidR="00CE3E4E" w:rsidRDefault="00CE3E4E" w:rsidP="00CE3E4E">
      <w:r>
        <w:br w:type="page"/>
      </w:r>
    </w:p>
    <w:p w14:paraId="12D15480" w14:textId="0709C9D0" w:rsidR="00CE3E4E" w:rsidRDefault="00CE3E4E" w:rsidP="00CE3E4E">
      <w:pPr>
        <w:pStyle w:val="Heading1"/>
      </w:pPr>
      <w:r>
        <w:lastRenderedPageBreak/>
        <w:t>Sunstone</w:t>
      </w:r>
    </w:p>
    <w:p w14:paraId="1D8FF054" w14:textId="5A34C94F" w:rsidR="00A804EC" w:rsidRPr="00A804EC" w:rsidRDefault="00A804EC" w:rsidP="00A804EC">
      <w:r>
        <w:t>Within this</w:t>
      </w:r>
      <w:r w:rsidR="00B27148">
        <w:t xml:space="preserve"> section I will be</w:t>
      </w:r>
      <w:r w:rsidR="000F056D">
        <w:t xml:space="preserve"> carrying out the network configuration of the server, creating a bridged</w:t>
      </w:r>
      <w:r w:rsidR="00E71F40">
        <w:t xml:space="preserve"> interface which Open Nebula will use. Once this is created I will then </w:t>
      </w:r>
      <w:r w:rsidR="009E114F">
        <w:t>move over to Sunstone and configure the first virtual machine an</w:t>
      </w:r>
      <w:r w:rsidR="00D309E5">
        <w:t>d the components required to set it up.</w:t>
      </w:r>
    </w:p>
    <w:p w14:paraId="03A35EB6" w14:textId="5AE3D179" w:rsidR="00CE3E4E" w:rsidRDefault="00CE3E4E" w:rsidP="00CE3E4E">
      <w:pPr>
        <w:pStyle w:val="Heading2"/>
      </w:pPr>
      <w:r>
        <w:t>Network Configuration</w:t>
      </w:r>
    </w:p>
    <w:p w14:paraId="2D75260A" w14:textId="361BC69F" w:rsidR="00CE3E4E" w:rsidRDefault="00CE3E4E" w:rsidP="00CE3E4E">
      <w:r>
        <w:t>Explain that I will be configuring multiple files blah blah. Files that currently exist I will be creating copies and storing them in the root folder incase the configuration is wrong.</w:t>
      </w:r>
    </w:p>
    <w:p w14:paraId="13410587" w14:textId="1AD68274" w:rsidR="00D309E5" w:rsidRDefault="00D309E5" w:rsidP="00CE3E4E">
      <w:r>
        <w:t>For the network configuration, I will be creating</w:t>
      </w:r>
      <w:r w:rsidR="009C3344">
        <w:t xml:space="preserve"> one new file ifcfg-br0 and copying the original ifcfg-ens33 </w:t>
      </w:r>
      <w:r w:rsidR="00753153">
        <w:t>to the home folder as I will also be editing this file.</w:t>
      </w:r>
    </w:p>
    <w:p w14:paraId="024110C6" w14:textId="77777777" w:rsidR="00CE3E4E" w:rsidRPr="00EB22A4" w:rsidRDefault="00CE3E4E" w:rsidP="00CE3E4E"/>
    <w:p w14:paraId="52247EC7" w14:textId="77777777" w:rsidR="00672FC7" w:rsidRDefault="00CE3E4E" w:rsidP="00672FC7">
      <w:pPr>
        <w:keepNext/>
      </w:pPr>
      <w:r>
        <w:rPr>
          <w:noProof/>
        </w:rPr>
        <w:drawing>
          <wp:inline distT="0" distB="0" distL="0" distR="0" wp14:anchorId="370B7095" wp14:editId="4CEAC2D8">
            <wp:extent cx="5733415" cy="544195"/>
            <wp:effectExtent l="0" t="0" r="635" b="8255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544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D25D1" w14:textId="55C81414" w:rsidR="00CE3E4E" w:rsidRDefault="00672FC7" w:rsidP="00672FC7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29</w:t>
      </w:r>
      <w:r>
        <w:fldChar w:fldCharType="end"/>
      </w:r>
      <w:r>
        <w:t xml:space="preserve"> - Backing up orignal ens33 file</w:t>
      </w:r>
    </w:p>
    <w:p w14:paraId="00108B03" w14:textId="32576E6A" w:rsidR="00CE3E4E" w:rsidRDefault="00CE3E4E" w:rsidP="00CE3E4E">
      <w:r>
        <w:t xml:space="preserve">Copy ifcfg-ens33 file to root directory. This is so I have a backup of the file. </w:t>
      </w:r>
    </w:p>
    <w:p w14:paraId="5F339CEA" w14:textId="57285AF7" w:rsidR="00753153" w:rsidRDefault="00753153" w:rsidP="00CE3E4E">
      <w:r>
        <w:t xml:space="preserve">To copy the ifcfg-ens33 file, I used the cp command and directed it to my root directory. </w:t>
      </w:r>
      <w:r w:rsidR="00672FC7">
        <w:t>This is done so I have a backup of the original file.</w:t>
      </w:r>
    </w:p>
    <w:p w14:paraId="15B1B288" w14:textId="77777777" w:rsidR="00CE3E4E" w:rsidRDefault="00CE3E4E" w:rsidP="00CE3E4E"/>
    <w:p w14:paraId="28F0F522" w14:textId="77777777" w:rsidR="00672FC7" w:rsidRDefault="00CE3E4E" w:rsidP="00672FC7">
      <w:pPr>
        <w:keepNext/>
      </w:pPr>
      <w:r>
        <w:rPr>
          <w:noProof/>
        </w:rPr>
        <w:drawing>
          <wp:inline distT="0" distB="0" distL="0" distR="0" wp14:anchorId="6541B394" wp14:editId="1381D8FB">
            <wp:extent cx="2330450" cy="2700363"/>
            <wp:effectExtent l="0" t="0" r="0" b="0"/>
            <wp:docPr id="38" name="Picture 38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Picture 38" descr="Graphical user interface, text, application&#10;&#10;Description automatically generated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2334669" cy="2705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503576" w14:textId="28E24774" w:rsidR="00CE3E4E" w:rsidRDefault="00672FC7" w:rsidP="00672FC7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0</w:t>
      </w:r>
      <w:r>
        <w:fldChar w:fldCharType="end"/>
      </w:r>
      <w:r>
        <w:t xml:space="preserve"> - Original ens33 file</w:t>
      </w:r>
    </w:p>
    <w:p w14:paraId="0B1FD2ED" w14:textId="77777777" w:rsidR="00CE3E4E" w:rsidRDefault="00CE3E4E" w:rsidP="00CE3E4E"/>
    <w:p w14:paraId="63B709F1" w14:textId="77777777" w:rsidR="00672FC7" w:rsidRDefault="00CE3E4E" w:rsidP="00672FC7">
      <w:pPr>
        <w:keepNext/>
      </w:pPr>
      <w:r>
        <w:rPr>
          <w:noProof/>
        </w:rPr>
        <w:lastRenderedPageBreak/>
        <w:drawing>
          <wp:inline distT="0" distB="0" distL="0" distR="0" wp14:anchorId="3DABE80B" wp14:editId="06F1C298">
            <wp:extent cx="2771775" cy="1628775"/>
            <wp:effectExtent l="0" t="0" r="9525" b="9525"/>
            <wp:docPr id="34" name="Picture 34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Graphical user interface, text, application&#10;&#10;Description automatically generated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2771775" cy="1628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EB8684" w14:textId="0569A089" w:rsidR="00CE3E4E" w:rsidRDefault="00672FC7" w:rsidP="00672FC7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1</w:t>
      </w:r>
      <w:r>
        <w:fldChar w:fldCharType="end"/>
      </w:r>
      <w:r>
        <w:t xml:space="preserve"> - Altered ens33 file</w:t>
      </w:r>
    </w:p>
    <w:p w14:paraId="0C946D8B" w14:textId="28AE218F" w:rsidR="00CE3E4E" w:rsidRDefault="00672FC7" w:rsidP="00CE3E4E">
      <w:r>
        <w:t>After backing up, I m</w:t>
      </w:r>
      <w:r w:rsidR="00CE3E4E">
        <w:t xml:space="preserve">odified </w:t>
      </w:r>
      <w:r>
        <w:t xml:space="preserve">the </w:t>
      </w:r>
      <w:r w:rsidR="00CE3E4E">
        <w:t>configuration file</w:t>
      </w:r>
      <w:r>
        <w:t xml:space="preserve">, removing unnecessary </w:t>
      </w:r>
      <w:r w:rsidR="0059436D">
        <w:t>statements</w:t>
      </w:r>
      <w:r w:rsidR="00CE3E4E">
        <w:t>.</w:t>
      </w:r>
      <w:r w:rsidR="0059436D">
        <w:t xml:space="preserve"> This file is now used to bridge the main network ‘ens33’ to the new </w:t>
      </w:r>
      <w:r w:rsidR="00AA1C78">
        <w:t>‘br0’ network.</w:t>
      </w:r>
      <w:r w:rsidR="00CE3E4E">
        <w:t xml:space="preserve"> </w:t>
      </w:r>
    </w:p>
    <w:p w14:paraId="353B1D14" w14:textId="77777777" w:rsidR="00CE3E4E" w:rsidRDefault="00CE3E4E" w:rsidP="00CE3E4E"/>
    <w:p w14:paraId="7B0E0988" w14:textId="77777777" w:rsidR="00AA1C78" w:rsidRDefault="00CE3E4E" w:rsidP="00AA1C78">
      <w:pPr>
        <w:keepNext/>
      </w:pPr>
      <w:r>
        <w:rPr>
          <w:noProof/>
        </w:rPr>
        <w:drawing>
          <wp:inline distT="0" distB="0" distL="0" distR="0" wp14:anchorId="03C2F779" wp14:editId="699C7D8C">
            <wp:extent cx="3895725" cy="2466975"/>
            <wp:effectExtent l="0" t="0" r="9525" b="9525"/>
            <wp:docPr id="37" name="Picture 37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Picture 37" descr="Graphical user interface, text, application&#10;&#10;Description automatically generated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895725" cy="2466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D748DB" w14:textId="17ADCDAD" w:rsidR="00CE3E4E" w:rsidRDefault="00AA1C78" w:rsidP="00AA1C78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2</w:t>
      </w:r>
      <w:r>
        <w:fldChar w:fldCharType="end"/>
      </w:r>
      <w:r>
        <w:t xml:space="preserve"> - Configuring bridged network</w:t>
      </w:r>
    </w:p>
    <w:p w14:paraId="5912C310" w14:textId="2CEC606F" w:rsidR="00CE3E4E" w:rsidRDefault="00CE3E4E" w:rsidP="00CE3E4E">
      <w:r>
        <w:t xml:space="preserve">I then created the bridged configuration file using the </w:t>
      </w:r>
      <w:r w:rsidR="00AA1C78">
        <w:t>IP</w:t>
      </w:r>
      <w:r>
        <w:t xml:space="preserve"> address </w:t>
      </w:r>
      <w:r w:rsidR="00AA1C78">
        <w:t>from</w:t>
      </w:r>
      <w:r w:rsidR="00F90A10">
        <w:t xml:space="preserve"> </w:t>
      </w:r>
      <w:r>
        <w:t>Prometheus</w:t>
      </w:r>
      <w:r w:rsidR="00F90A10">
        <w:t xml:space="preserve"> (148.197.28.177)</w:t>
      </w:r>
      <w:r>
        <w:t xml:space="preserve"> as the bridged </w:t>
      </w:r>
      <w:r w:rsidR="00532B3A">
        <w:t>IP</w:t>
      </w:r>
      <w:r>
        <w:t>.</w:t>
      </w:r>
    </w:p>
    <w:p w14:paraId="033C543A" w14:textId="77777777" w:rsidR="00532B3A" w:rsidRDefault="00532B3A" w:rsidP="00CE3E4E"/>
    <w:p w14:paraId="3E613FA6" w14:textId="77777777" w:rsidR="002C6EC6" w:rsidRDefault="00CE3E4E" w:rsidP="002C6EC6">
      <w:pPr>
        <w:keepNext/>
      </w:pPr>
      <w:r>
        <w:rPr>
          <w:noProof/>
        </w:rPr>
        <w:drawing>
          <wp:inline distT="0" distB="0" distL="0" distR="0" wp14:anchorId="33896496" wp14:editId="38E4AA94">
            <wp:extent cx="4743450" cy="43815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743450" cy="438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21DEB" w14:textId="5E8B067A" w:rsidR="00CE3E4E" w:rsidRDefault="002C6EC6" w:rsidP="002C6EC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3</w:t>
      </w:r>
      <w:r>
        <w:fldChar w:fldCharType="end"/>
      </w:r>
      <w:r>
        <w:t xml:space="preserve"> - Restarting Network Service</w:t>
      </w:r>
    </w:p>
    <w:p w14:paraId="7AD2A9CB" w14:textId="0B89A113" w:rsidR="00CE3E4E" w:rsidRDefault="00532B3A" w:rsidP="00CE3E4E">
      <w:r>
        <w:t>Once the configuration files were created, I then r</w:t>
      </w:r>
      <w:r w:rsidR="00CE3E4E">
        <w:t>estart</w:t>
      </w:r>
      <w:r>
        <w:t>ed the network</w:t>
      </w:r>
      <w:r w:rsidR="00CE3E4E">
        <w:t xml:space="preserve"> service</w:t>
      </w:r>
      <w:r>
        <w:t xml:space="preserve"> which will refresh the network adapters on the system.</w:t>
      </w:r>
    </w:p>
    <w:p w14:paraId="7EC8C063" w14:textId="77777777" w:rsidR="00CE3E4E" w:rsidRDefault="00CE3E4E" w:rsidP="00CE3E4E"/>
    <w:p w14:paraId="32C53A75" w14:textId="77777777" w:rsidR="002C6EC6" w:rsidRDefault="00CE3E4E" w:rsidP="002C6EC6">
      <w:pPr>
        <w:keepNext/>
      </w:pPr>
      <w:r>
        <w:rPr>
          <w:noProof/>
        </w:rPr>
        <w:lastRenderedPageBreak/>
        <w:drawing>
          <wp:inline distT="0" distB="0" distL="0" distR="0" wp14:anchorId="3770D2AC" wp14:editId="7E4EE154">
            <wp:extent cx="5733415" cy="2345690"/>
            <wp:effectExtent l="0" t="0" r="635" b="0"/>
            <wp:docPr id="40" name="Picture 40" descr="A screenshot of a comput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Picture 40" descr="A screenshot of a computer&#10;&#10;Description automatically generated with medium confidence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2345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588325" w14:textId="6B918045" w:rsidR="002C6EC6" w:rsidRPr="002C6EC6" w:rsidRDefault="002C6EC6" w:rsidP="002C6EC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4</w:t>
      </w:r>
      <w:r>
        <w:fldChar w:fldCharType="end"/>
      </w:r>
      <w:r>
        <w:t xml:space="preserve"> - New Bridged Adapter</w:t>
      </w:r>
    </w:p>
    <w:p w14:paraId="154D58A6" w14:textId="09D6F9D8" w:rsidR="00CE3E4E" w:rsidRDefault="00CE3E4E" w:rsidP="00CE3E4E">
      <w:r>
        <w:t xml:space="preserve">After restarting the network service, ens33 no longer has an </w:t>
      </w:r>
      <w:r w:rsidR="002C6EC6">
        <w:t xml:space="preserve">IP </w:t>
      </w:r>
      <w:r>
        <w:t xml:space="preserve">address and instead the </w:t>
      </w:r>
      <w:r w:rsidR="002C6EC6">
        <w:t>IP</w:t>
      </w:r>
      <w:r>
        <w:t xml:space="preserve"> address 148.197.28.177 is allocated to br0</w:t>
      </w:r>
      <w:r w:rsidR="002C6EC6">
        <w:t>.</w:t>
      </w:r>
    </w:p>
    <w:p w14:paraId="173B7BB5" w14:textId="77777777" w:rsidR="002C6EC6" w:rsidRDefault="002C6EC6" w:rsidP="00CE3E4E"/>
    <w:p w14:paraId="303AA6EC" w14:textId="77777777" w:rsidR="002C6EC6" w:rsidRDefault="00CE3E4E" w:rsidP="002C6EC6">
      <w:pPr>
        <w:keepNext/>
      </w:pPr>
      <w:r>
        <w:rPr>
          <w:noProof/>
        </w:rPr>
        <w:drawing>
          <wp:inline distT="0" distB="0" distL="0" distR="0" wp14:anchorId="33275358" wp14:editId="06B52C51">
            <wp:extent cx="5733415" cy="1464945"/>
            <wp:effectExtent l="0" t="0" r="635" b="1905"/>
            <wp:docPr id="41" name="Picture 4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Picture 41" descr="Text&#10;&#10;Description automatically generated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1464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4E9F43" w14:textId="08E22688" w:rsidR="00CE3E4E" w:rsidRDefault="002C6EC6" w:rsidP="002C6EC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5</w:t>
      </w:r>
      <w:r>
        <w:fldChar w:fldCharType="end"/>
      </w:r>
      <w:r>
        <w:t xml:space="preserve"> - Testing Internet Connection</w:t>
      </w:r>
    </w:p>
    <w:p w14:paraId="0A40A7B5" w14:textId="77777777" w:rsidR="00CE3E4E" w:rsidRDefault="00CE3E4E" w:rsidP="00CE3E4E">
      <w:r>
        <w:t>With the change in network configuration, using ping I am still able to connect to connect outside of the network.</w:t>
      </w:r>
    </w:p>
    <w:p w14:paraId="6D6E807A" w14:textId="77777777" w:rsidR="00CE3E4E" w:rsidRDefault="00CE3E4E" w:rsidP="00CE3E4E">
      <w:pPr>
        <w:rPr>
          <w:sz w:val="32"/>
          <w:szCs w:val="32"/>
        </w:rPr>
      </w:pPr>
      <w:r>
        <w:br w:type="page"/>
      </w:r>
    </w:p>
    <w:p w14:paraId="4343AB3A" w14:textId="77777777" w:rsidR="00CE3E4E" w:rsidRDefault="00CE3E4E" w:rsidP="00CE3E4E">
      <w:pPr>
        <w:pStyle w:val="Heading2"/>
      </w:pPr>
      <w:r>
        <w:lastRenderedPageBreak/>
        <w:t>Adding a host</w:t>
      </w:r>
    </w:p>
    <w:p w14:paraId="657864C0" w14:textId="77777777" w:rsidR="00C46040" w:rsidRDefault="00CE3E4E" w:rsidP="00C46040">
      <w:pPr>
        <w:keepNext/>
      </w:pPr>
      <w:r>
        <w:rPr>
          <w:noProof/>
        </w:rPr>
        <w:drawing>
          <wp:inline distT="0" distB="0" distL="0" distR="0" wp14:anchorId="6F71CEA1" wp14:editId="7C10E0F5">
            <wp:extent cx="5733415" cy="3094355"/>
            <wp:effectExtent l="0" t="0" r="635" b="0"/>
            <wp:docPr id="43" name="Picture 43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 43" descr="Graphical user interface, text, application&#10;&#10;Description automatically generated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3094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0CA0EC" w14:textId="535C669A" w:rsidR="00CE3E4E" w:rsidRDefault="00C46040" w:rsidP="00C4604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6</w:t>
      </w:r>
      <w:r>
        <w:fldChar w:fldCharType="end"/>
      </w:r>
      <w:r>
        <w:t xml:space="preserve"> - Creating First Host</w:t>
      </w:r>
    </w:p>
    <w:p w14:paraId="64D542D1" w14:textId="10355EB6" w:rsidR="00C46040" w:rsidRPr="00C46040" w:rsidRDefault="00C46040" w:rsidP="00C46040">
      <w:r>
        <w:t>To create the first host, I selected the plus sign</w:t>
      </w:r>
      <w:r w:rsidR="000D0D41">
        <w:t xml:space="preserve"> within Hosts on the Sunstone web interface</w:t>
      </w:r>
      <w:r>
        <w:t xml:space="preserve"> which took me to the host creation menu</w:t>
      </w:r>
    </w:p>
    <w:p w14:paraId="304340EC" w14:textId="77777777" w:rsidR="00B71380" w:rsidRDefault="00CE3E4E" w:rsidP="00B71380">
      <w:pPr>
        <w:keepNext/>
      </w:pPr>
      <w:r>
        <w:rPr>
          <w:noProof/>
        </w:rPr>
        <w:drawing>
          <wp:inline distT="0" distB="0" distL="0" distR="0" wp14:anchorId="2E931B8E" wp14:editId="5C94D680">
            <wp:extent cx="5733415" cy="1524000"/>
            <wp:effectExtent l="0" t="0" r="635" b="0"/>
            <wp:docPr id="44" name="Picture 44" descr="Graphical user interfac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Picture 44" descr="Graphical user interface&#10;&#10;Description automatically generated with medium confidence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630D5" w14:textId="6351164E" w:rsidR="00CE3E4E" w:rsidRDefault="00B71380" w:rsidP="00B7138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7</w:t>
      </w:r>
      <w:r>
        <w:fldChar w:fldCharType="end"/>
      </w:r>
      <w:r>
        <w:t xml:space="preserve"> - Host Creation</w:t>
      </w:r>
    </w:p>
    <w:p w14:paraId="2D391EB8" w14:textId="5A41BBAA" w:rsidR="00B71380" w:rsidRDefault="00CF2DD5" w:rsidP="00CE3E4E">
      <w:r>
        <w:t xml:space="preserve">I set the type of host to KVM (Kernal-based Virtual Machine) and set the hostname to the </w:t>
      </w:r>
      <w:r w:rsidR="004304FE">
        <w:t xml:space="preserve">name to the machine name and the network </w:t>
      </w:r>
      <w:r w:rsidR="00B71380">
        <w:t>address.</w:t>
      </w:r>
    </w:p>
    <w:p w14:paraId="5B4CF1EE" w14:textId="77777777" w:rsidR="00B71380" w:rsidRDefault="00CE3E4E" w:rsidP="00B71380">
      <w:pPr>
        <w:keepNext/>
      </w:pPr>
      <w:r>
        <w:rPr>
          <w:noProof/>
        </w:rPr>
        <w:drawing>
          <wp:inline distT="0" distB="0" distL="0" distR="0" wp14:anchorId="54F5C404" wp14:editId="736DAD49">
            <wp:extent cx="5733415" cy="1260475"/>
            <wp:effectExtent l="0" t="0" r="635" b="0"/>
            <wp:docPr id="45" name="Picture 4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icture 45" descr="Graphical user interface, application&#10;&#10;Description automatically generated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1260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6FFCE6" w14:textId="649CFAAC" w:rsidR="00CE3E4E" w:rsidRDefault="00B71380" w:rsidP="00B7138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8</w:t>
      </w:r>
      <w:r>
        <w:fldChar w:fldCharType="end"/>
      </w:r>
      <w:r>
        <w:t xml:space="preserve"> - Prometheus Host</w:t>
      </w:r>
    </w:p>
    <w:p w14:paraId="392FF850" w14:textId="1AEF23C7" w:rsidR="00650B13" w:rsidRPr="00650B13" w:rsidRDefault="00650B13" w:rsidP="00650B13">
      <w:r>
        <w:t>After</w:t>
      </w:r>
      <w:r w:rsidR="004F6EC9">
        <w:t xml:space="preserve"> selecting create</w:t>
      </w:r>
      <w:r>
        <w:t>, the Prometheus host show</w:t>
      </w:r>
      <w:r w:rsidR="00CF7246">
        <w:t>s</w:t>
      </w:r>
      <w:r>
        <w:t xml:space="preserve"> on</w:t>
      </w:r>
      <w:r w:rsidR="004F6EC9">
        <w:t xml:space="preserve"> as</w:t>
      </w:r>
      <w:r w:rsidR="00CF7246">
        <w:t xml:space="preserve"> expected</w:t>
      </w:r>
      <w:r w:rsidR="004F6EC9">
        <w:t>.</w:t>
      </w:r>
    </w:p>
    <w:p w14:paraId="1642BFC3" w14:textId="77777777" w:rsidR="00B71380" w:rsidRDefault="00B71380" w:rsidP="00CE3E4E"/>
    <w:p w14:paraId="2745B083" w14:textId="77777777" w:rsidR="00CE3E4E" w:rsidRDefault="00CE3E4E" w:rsidP="00CE3E4E"/>
    <w:p w14:paraId="60BC2DAA" w14:textId="72F79D4B" w:rsidR="00CE3E4E" w:rsidRDefault="00CE3E4E" w:rsidP="00CF7246">
      <w:pPr>
        <w:pStyle w:val="Heading2"/>
      </w:pPr>
      <w:r>
        <w:t>Adding a datastore</w:t>
      </w:r>
    </w:p>
    <w:p w14:paraId="3F2412D6" w14:textId="77777777" w:rsidR="00CF7246" w:rsidRDefault="009712D5" w:rsidP="00CF7246">
      <w:pPr>
        <w:keepNext/>
      </w:pPr>
      <w:r>
        <w:rPr>
          <w:noProof/>
        </w:rPr>
        <w:drawing>
          <wp:inline distT="0" distB="0" distL="0" distR="0" wp14:anchorId="6C464FD3" wp14:editId="78BFAAED">
            <wp:extent cx="5943600" cy="2279015"/>
            <wp:effectExtent l="0" t="0" r="0" b="6985"/>
            <wp:docPr id="1" name="Picture 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&#10;&#10;Description automatically generated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79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30CD1E" w14:textId="7DEF84B6" w:rsidR="00CE3E4E" w:rsidRDefault="00CF7246" w:rsidP="00CF724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39</w:t>
      </w:r>
      <w:r>
        <w:fldChar w:fldCharType="end"/>
      </w:r>
      <w:r>
        <w:t xml:space="preserve"> – Datastores</w:t>
      </w:r>
    </w:p>
    <w:p w14:paraId="21A8F1A6" w14:textId="44336A16" w:rsidR="00CF7246" w:rsidRPr="00CF7246" w:rsidRDefault="0009017D" w:rsidP="00CF7246">
      <w:r>
        <w:t xml:space="preserve">Within datastores, pre-configured stores can be found, files, </w:t>
      </w:r>
      <w:r w:rsidR="0095674A">
        <w:t>default,</w:t>
      </w:r>
      <w:r>
        <w:t xml:space="preserve"> and system. </w:t>
      </w:r>
      <w:r w:rsidR="0095674A">
        <w:t>I did not alter these as they were setup as I wanted them.</w:t>
      </w:r>
      <w:r>
        <w:t xml:space="preserve"> </w:t>
      </w:r>
    </w:p>
    <w:p w14:paraId="2139C321" w14:textId="77777777" w:rsidR="00CE3E4E" w:rsidRDefault="00CE3E4E" w:rsidP="00CE3E4E">
      <w:pPr>
        <w:rPr>
          <w:sz w:val="32"/>
          <w:szCs w:val="32"/>
        </w:rPr>
      </w:pPr>
      <w:r>
        <w:br w:type="page"/>
      </w:r>
    </w:p>
    <w:p w14:paraId="3FFF8A8D" w14:textId="77777777" w:rsidR="00CE3E4E" w:rsidRDefault="00CE3E4E" w:rsidP="00CE3E4E">
      <w:pPr>
        <w:pStyle w:val="Heading2"/>
      </w:pPr>
      <w:r>
        <w:lastRenderedPageBreak/>
        <w:t>Adding Networks</w:t>
      </w:r>
    </w:p>
    <w:p w14:paraId="7E8368A0" w14:textId="77777777" w:rsidR="0095674A" w:rsidRDefault="00CE3E4E" w:rsidP="0095674A">
      <w:pPr>
        <w:keepNext/>
      </w:pPr>
      <w:r>
        <w:rPr>
          <w:noProof/>
        </w:rPr>
        <w:drawing>
          <wp:inline distT="0" distB="0" distL="0" distR="0" wp14:anchorId="30B3E807" wp14:editId="531422B9">
            <wp:extent cx="3917950" cy="1391612"/>
            <wp:effectExtent l="0" t="0" r="0" b="0"/>
            <wp:docPr id="47" name="Picture 47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 descr="Graphical user interface, text, application, email&#10;&#10;Description automatically generated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3943154" cy="14005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731A97" w14:textId="1A822EF5" w:rsidR="00CE3E4E" w:rsidRDefault="0095674A" w:rsidP="0095674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0</w:t>
      </w:r>
      <w:r>
        <w:fldChar w:fldCharType="end"/>
      </w:r>
      <w:r>
        <w:t xml:space="preserve"> - Network Creation (General)</w:t>
      </w:r>
    </w:p>
    <w:p w14:paraId="2E6A35BA" w14:textId="7712D40E" w:rsidR="0095674A" w:rsidRDefault="0095674A" w:rsidP="0095674A">
      <w:r>
        <w:t>Within the general tab of the network creation, I set the name of the virtual network as Bridge, leaving the description and cluster as standard.</w:t>
      </w:r>
    </w:p>
    <w:p w14:paraId="285E0DA1" w14:textId="77777777" w:rsidR="0095674A" w:rsidRPr="0095674A" w:rsidRDefault="0095674A" w:rsidP="0095674A"/>
    <w:p w14:paraId="2F187218" w14:textId="77777777" w:rsidR="0095674A" w:rsidRDefault="00CE3E4E" w:rsidP="0095674A">
      <w:pPr>
        <w:keepNext/>
      </w:pPr>
      <w:r>
        <w:rPr>
          <w:noProof/>
        </w:rPr>
        <w:drawing>
          <wp:inline distT="0" distB="0" distL="0" distR="0" wp14:anchorId="2742725C" wp14:editId="2362CD08">
            <wp:extent cx="2787650" cy="2149513"/>
            <wp:effectExtent l="0" t="0" r="0" b="0"/>
            <wp:docPr id="48" name="Picture 48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Picture 48" descr="Graphical user interface, text, application, email&#10;&#10;Description automatically generated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2794806" cy="21550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CFE4C0" w14:textId="4DF83E22" w:rsidR="00CE3E4E" w:rsidRDefault="0095674A" w:rsidP="0095674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1</w:t>
      </w:r>
      <w:r>
        <w:fldChar w:fldCharType="end"/>
      </w:r>
      <w:r>
        <w:t xml:space="preserve"> </w:t>
      </w:r>
      <w:r w:rsidRPr="0065264D">
        <w:t>- Network Creation</w:t>
      </w:r>
      <w:r>
        <w:t xml:space="preserve"> (Conf)</w:t>
      </w:r>
    </w:p>
    <w:p w14:paraId="48187A91" w14:textId="5464E679" w:rsidR="0095674A" w:rsidRDefault="0095674A" w:rsidP="0095674A">
      <w:r>
        <w:t>Moving into the conf menu, I</w:t>
      </w:r>
      <w:r w:rsidR="00376AB3">
        <w:t xml:space="preserve"> entered br0 for the Bridge and ens33 for the physical device then selected Bridged network mode. </w:t>
      </w:r>
      <w:r w:rsidR="00BA3391">
        <w:t xml:space="preserve">This tells sunstone that the bridge is the br0 interface and is </w:t>
      </w:r>
      <w:r w:rsidR="000354C4">
        <w:t xml:space="preserve">bridged </w:t>
      </w:r>
      <w:r w:rsidR="00BA3391">
        <w:t>using the ens33</w:t>
      </w:r>
      <w:r w:rsidR="000354C4">
        <w:t>.</w:t>
      </w:r>
    </w:p>
    <w:p w14:paraId="3DEAA05A" w14:textId="77777777" w:rsidR="000354C4" w:rsidRPr="0095674A" w:rsidRDefault="000354C4" w:rsidP="0095674A"/>
    <w:p w14:paraId="3B1AF016" w14:textId="77777777" w:rsidR="0095674A" w:rsidRDefault="00CE3E4E" w:rsidP="0095674A">
      <w:pPr>
        <w:keepNext/>
      </w:pPr>
      <w:r>
        <w:rPr>
          <w:noProof/>
        </w:rPr>
        <w:drawing>
          <wp:inline distT="0" distB="0" distL="0" distR="0" wp14:anchorId="56C1A6B8" wp14:editId="15352832">
            <wp:extent cx="4384470" cy="1822450"/>
            <wp:effectExtent l="0" t="0" r="0" b="0"/>
            <wp:docPr id="49" name="Picture 49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 descr="Graphical user interface, text, application, email&#10;&#10;Description automatically generated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4414962" cy="18351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87880B" w14:textId="2A522E59" w:rsidR="00CE3E4E" w:rsidRDefault="0095674A" w:rsidP="0095674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2</w:t>
      </w:r>
      <w:r>
        <w:fldChar w:fldCharType="end"/>
      </w:r>
      <w:r>
        <w:t xml:space="preserve"> </w:t>
      </w:r>
      <w:r w:rsidRPr="001616B8">
        <w:t>- Network Creation</w:t>
      </w:r>
      <w:r>
        <w:t xml:space="preserve"> (Addresses)</w:t>
      </w:r>
    </w:p>
    <w:p w14:paraId="0EB4DB23" w14:textId="1A9833D2" w:rsidR="000354C4" w:rsidRPr="000354C4" w:rsidRDefault="000354C4" w:rsidP="000354C4">
      <w:r>
        <w:t>Within the addresses tab, I configured the IPv4 address to be the Prometheus IP+</w:t>
      </w:r>
      <w:r w:rsidR="00DB0A55">
        <w:t>1 and allocated it the size 1, i.e., the amount of virtual machines which can use this network.</w:t>
      </w:r>
    </w:p>
    <w:p w14:paraId="3744B596" w14:textId="59320D13" w:rsidR="00CE3E4E" w:rsidRDefault="00CE3E4E" w:rsidP="00CE3E4E">
      <w:pPr>
        <w:rPr>
          <w:sz w:val="32"/>
          <w:szCs w:val="32"/>
        </w:rPr>
      </w:pPr>
    </w:p>
    <w:p w14:paraId="61F6FD0D" w14:textId="77777777" w:rsidR="00CE3E4E" w:rsidRDefault="00CE3E4E" w:rsidP="00CE3E4E">
      <w:pPr>
        <w:pStyle w:val="Heading2"/>
      </w:pPr>
      <w:r>
        <w:t>Adding Images</w:t>
      </w:r>
    </w:p>
    <w:p w14:paraId="1AE2CF53" w14:textId="77777777" w:rsidR="009A737F" w:rsidRDefault="00CE3E4E" w:rsidP="009A737F">
      <w:pPr>
        <w:keepNext/>
      </w:pPr>
      <w:r>
        <w:rPr>
          <w:noProof/>
        </w:rPr>
        <w:drawing>
          <wp:inline distT="0" distB="0" distL="0" distR="0" wp14:anchorId="6B7CDA74" wp14:editId="24D0B817">
            <wp:extent cx="4826000" cy="3359867"/>
            <wp:effectExtent l="0" t="0" r="0" b="0"/>
            <wp:docPr id="50" name="Picture 50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50" descr="Graphical user interface&#10;&#10;Description automatically generated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4850598" cy="33769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56D973" w14:textId="68F582E1" w:rsidR="00CE3E4E" w:rsidRDefault="009A737F" w:rsidP="009A737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3</w:t>
      </w:r>
      <w:r>
        <w:fldChar w:fldCharType="end"/>
      </w:r>
      <w:r>
        <w:t xml:space="preserve"> - Creating Virtual Hard Drive </w:t>
      </w:r>
      <w:r w:rsidR="00E61595">
        <w:t>1/2</w:t>
      </w:r>
    </w:p>
    <w:p w14:paraId="50E5E804" w14:textId="77777777" w:rsidR="00E61595" w:rsidRDefault="00CE3E4E" w:rsidP="00E61595">
      <w:pPr>
        <w:keepNext/>
      </w:pPr>
      <w:r>
        <w:rPr>
          <w:noProof/>
        </w:rPr>
        <w:drawing>
          <wp:inline distT="0" distB="0" distL="0" distR="0" wp14:anchorId="302FDFB7" wp14:editId="6466AAD3">
            <wp:extent cx="4869577" cy="2505710"/>
            <wp:effectExtent l="0" t="0" r="0" b="0"/>
            <wp:docPr id="51" name="Picture 5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 descr="Graphical user interface, application&#10;&#10;Description automatically generated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4872793" cy="2507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E1090A" w14:textId="3BD53129" w:rsidR="00CE3E4E" w:rsidRDefault="00E61595" w:rsidP="00E61595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4</w:t>
      </w:r>
      <w:r>
        <w:fldChar w:fldCharType="end"/>
      </w:r>
      <w:r>
        <w:t xml:space="preserve"> - Creating Virtual Hard Drive 2/2</w:t>
      </w:r>
    </w:p>
    <w:p w14:paraId="290024E9" w14:textId="7742B0CA" w:rsidR="00E61595" w:rsidRPr="00E61595" w:rsidRDefault="00E61595" w:rsidP="00E61595">
      <w:r>
        <w:t xml:space="preserve">After configuring the virtual network, I then moved onto creating the virtual hard drive which will be used to store the operating system and files. </w:t>
      </w:r>
      <w:r w:rsidR="00F73F32">
        <w:t>I created a</w:t>
      </w:r>
      <w:r w:rsidR="006C036C">
        <w:t xml:space="preserve">n empty </w:t>
      </w:r>
      <w:r w:rsidR="00F73F32">
        <w:t>10GB generic storage data</w:t>
      </w:r>
      <w:r w:rsidR="006C036C">
        <w:t xml:space="preserve"> </w:t>
      </w:r>
      <w:r w:rsidR="00F73F32">
        <w:t>block</w:t>
      </w:r>
      <w:r w:rsidR="006C036C">
        <w:t xml:space="preserve"> and set the format to qcow2. I then named this </w:t>
      </w:r>
      <w:r w:rsidR="00AD5A3A">
        <w:t>vPrometheus0.</w:t>
      </w:r>
    </w:p>
    <w:p w14:paraId="7B22BA38" w14:textId="77777777" w:rsidR="00AD5A3A" w:rsidRDefault="00CE3E4E" w:rsidP="00AD5A3A">
      <w:pPr>
        <w:keepNext/>
      </w:pPr>
      <w:r>
        <w:rPr>
          <w:noProof/>
        </w:rPr>
        <w:lastRenderedPageBreak/>
        <w:drawing>
          <wp:inline distT="0" distB="0" distL="0" distR="0" wp14:anchorId="7D556EA0" wp14:editId="5181FD4A">
            <wp:extent cx="5733415" cy="3939540"/>
            <wp:effectExtent l="0" t="0" r="635" b="3810"/>
            <wp:docPr id="52" name="Picture 52" descr="Graphical user interface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 52" descr="Graphical user interface, application, email&#10;&#10;Description automatically generated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3939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248C91" w14:textId="7D4C1A95" w:rsidR="00CE3E4E" w:rsidRDefault="00AD5A3A" w:rsidP="00AD5A3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5</w:t>
      </w:r>
      <w:r>
        <w:fldChar w:fldCharType="end"/>
      </w:r>
      <w:r>
        <w:t xml:space="preserve"> - Creating installation media</w:t>
      </w:r>
    </w:p>
    <w:p w14:paraId="761E7302" w14:textId="1DCF0B7D" w:rsidR="00CE3E4E" w:rsidRDefault="00A864BB" w:rsidP="00D25EB7">
      <w:r>
        <w:t>After creating the hard drive for the virtual machine, I created CentOS image. For this I copied the dvd link from</w:t>
      </w:r>
      <w:r w:rsidR="007720F8">
        <w:t xml:space="preserve"> a download and pasted this into the Path/URL section of the creation menu. I also set th</w:t>
      </w:r>
      <w:r w:rsidR="00D25EB7">
        <w:t>is to be Readonly CD-ROM as this isn’t persistent.</w:t>
      </w:r>
    </w:p>
    <w:p w14:paraId="2AF871C9" w14:textId="77777777" w:rsidR="00D25EB7" w:rsidRDefault="00D25EB7" w:rsidP="00D25EB7"/>
    <w:p w14:paraId="32843B99" w14:textId="77777777" w:rsidR="00D25EB7" w:rsidRDefault="00CE3E4E" w:rsidP="00D25EB7">
      <w:pPr>
        <w:keepNext/>
      </w:pPr>
      <w:r>
        <w:rPr>
          <w:noProof/>
        </w:rPr>
        <w:drawing>
          <wp:inline distT="0" distB="0" distL="0" distR="0" wp14:anchorId="3146C053" wp14:editId="024CF11F">
            <wp:extent cx="5733415" cy="1318895"/>
            <wp:effectExtent l="0" t="0" r="635" b="0"/>
            <wp:docPr id="54" name="Picture 5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Picture 54" descr="Graphical user interface, application&#10;&#10;Description automatically generated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131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2EFBA8" w14:textId="74B8F3E0" w:rsidR="00CE3E4E" w:rsidRDefault="00D25EB7" w:rsidP="00D25EB7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6</w:t>
      </w:r>
      <w:r>
        <w:fldChar w:fldCharType="end"/>
      </w:r>
      <w:r>
        <w:t xml:space="preserve"> - Server Images</w:t>
      </w:r>
    </w:p>
    <w:p w14:paraId="6A790D1B" w14:textId="3AB3F3A0" w:rsidR="00CE3E4E" w:rsidRDefault="00CE3E4E" w:rsidP="00CE3E4E">
      <w:r>
        <w:t>After waiting for</w:t>
      </w:r>
      <w:r w:rsidR="00D25EB7">
        <w:t xml:space="preserve"> the CentOS image to be downloaded to the Sunstone Server</w:t>
      </w:r>
      <w:r>
        <w:t>, both</w:t>
      </w:r>
      <w:r w:rsidR="006002C8">
        <w:t xml:space="preserve"> images</w:t>
      </w:r>
      <w:r>
        <w:t xml:space="preserve"> then show as ready.</w:t>
      </w:r>
    </w:p>
    <w:p w14:paraId="40F8C409" w14:textId="77777777" w:rsidR="00CE3E4E" w:rsidRDefault="00CE3E4E" w:rsidP="00CE3E4E">
      <w:r>
        <w:br w:type="page"/>
      </w:r>
    </w:p>
    <w:p w14:paraId="22857772" w14:textId="77777777" w:rsidR="00CE3E4E" w:rsidRDefault="00CE3E4E" w:rsidP="00CE3E4E">
      <w:pPr>
        <w:pStyle w:val="Heading2"/>
      </w:pPr>
      <w:r>
        <w:lastRenderedPageBreak/>
        <w:t>Adding a Template</w:t>
      </w:r>
    </w:p>
    <w:p w14:paraId="154CEF7D" w14:textId="77777777" w:rsidR="00446875" w:rsidRDefault="00CE3E4E" w:rsidP="00446875">
      <w:pPr>
        <w:keepNext/>
      </w:pPr>
      <w:r>
        <w:rPr>
          <w:noProof/>
        </w:rPr>
        <w:drawing>
          <wp:inline distT="0" distB="0" distL="0" distR="0" wp14:anchorId="5CCAD1E1" wp14:editId="6BE2979A">
            <wp:extent cx="4410127" cy="3705308"/>
            <wp:effectExtent l="0" t="0" r="0" b="9525"/>
            <wp:docPr id="55" name="Picture 55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Picture 55" descr="Graphical user interface&#10;&#10;Description automatically generated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4414543" cy="37090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4412A6" w14:textId="255537BD" w:rsidR="00CE3E4E" w:rsidRDefault="00446875" w:rsidP="00446875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7</w:t>
      </w:r>
      <w:r>
        <w:fldChar w:fldCharType="end"/>
      </w:r>
      <w:r>
        <w:t xml:space="preserve"> - VM Template (General)</w:t>
      </w:r>
    </w:p>
    <w:p w14:paraId="031883D6" w14:textId="41A771F9" w:rsidR="00C43D58" w:rsidRDefault="005632CD" w:rsidP="005632CD">
      <w:r>
        <w:t xml:space="preserve">In the general tab of the VM template creation, I set the name of the template to </w:t>
      </w:r>
      <w:r w:rsidR="00AA04F8">
        <w:t>vP0</w:t>
      </w:r>
      <w:r w:rsidR="00C43D58">
        <w:t xml:space="preserve">, setting the hypervisor as </w:t>
      </w:r>
      <w:r w:rsidR="004172FB">
        <w:t>KVM,</w:t>
      </w:r>
      <w:r w:rsidR="00C43D58">
        <w:t xml:space="preserve"> and configuring 2GB of memory and 1 physical/virtual cpu.</w:t>
      </w:r>
    </w:p>
    <w:p w14:paraId="2E5454A9" w14:textId="77777777" w:rsidR="004172FB" w:rsidRPr="005632CD" w:rsidRDefault="004172FB" w:rsidP="005632CD"/>
    <w:p w14:paraId="64A2B835" w14:textId="77777777" w:rsidR="00446875" w:rsidRDefault="00CE3E4E" w:rsidP="00446875">
      <w:pPr>
        <w:keepNext/>
      </w:pPr>
      <w:r>
        <w:rPr>
          <w:noProof/>
        </w:rPr>
        <w:drawing>
          <wp:inline distT="0" distB="0" distL="0" distR="0" wp14:anchorId="6EDEF13E" wp14:editId="79D9D2ED">
            <wp:extent cx="4866198" cy="1478884"/>
            <wp:effectExtent l="0" t="0" r="0" b="7620"/>
            <wp:docPr id="56" name="Picture 56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Picture 56" descr="Graphical user interface, text, application&#10;&#10;Description automatically generated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4878279" cy="1482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8C5A06" w14:textId="54F041D6" w:rsidR="00CE3E4E" w:rsidRDefault="00446875" w:rsidP="00446875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8</w:t>
      </w:r>
      <w:r>
        <w:fldChar w:fldCharType="end"/>
      </w:r>
      <w:r w:rsidRPr="00780FD3">
        <w:t xml:space="preserve"> - VM Template</w:t>
      </w:r>
      <w:r>
        <w:t xml:space="preserve"> (Storage DISK 0)</w:t>
      </w:r>
    </w:p>
    <w:p w14:paraId="56666B6D" w14:textId="62D4B52B" w:rsidR="00CE3E4E" w:rsidRDefault="00CE3E4E" w:rsidP="00CE3E4E">
      <w:r>
        <w:t>Selected vPrometheus0 for Disk</w:t>
      </w:r>
      <w:r w:rsidR="004172FB">
        <w:t xml:space="preserve"> </w:t>
      </w:r>
      <w:r>
        <w:t>0</w:t>
      </w:r>
      <w:r w:rsidR="004172FB">
        <w:t>, this will be the main disk used by the system</w:t>
      </w:r>
    </w:p>
    <w:p w14:paraId="7F1A9CDE" w14:textId="77777777" w:rsidR="00291199" w:rsidRDefault="00291199" w:rsidP="00CE3E4E"/>
    <w:p w14:paraId="323406DF" w14:textId="77777777" w:rsidR="00CE3E4E" w:rsidRDefault="00CE3E4E" w:rsidP="00CE3E4E"/>
    <w:p w14:paraId="0B3DA13E" w14:textId="77777777" w:rsidR="00291199" w:rsidRDefault="00CE3E4E" w:rsidP="00291199">
      <w:pPr>
        <w:keepNext/>
      </w:pPr>
      <w:r>
        <w:rPr>
          <w:noProof/>
        </w:rPr>
        <w:lastRenderedPageBreak/>
        <w:drawing>
          <wp:inline distT="0" distB="0" distL="0" distR="0" wp14:anchorId="347DD498" wp14:editId="5A51A6DB">
            <wp:extent cx="4905955" cy="1577904"/>
            <wp:effectExtent l="0" t="0" r="0" b="3810"/>
            <wp:docPr id="57" name="Picture 57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Picture 57" descr="Graphical user interface, application&#10;&#10;Description automatically generated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4923736" cy="1583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F85D6D" w14:textId="0DF12AE7" w:rsidR="00CE3E4E" w:rsidRDefault="00291199" w:rsidP="0029119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49</w:t>
      </w:r>
      <w:r>
        <w:fldChar w:fldCharType="end"/>
      </w:r>
      <w:r w:rsidRPr="00A00579">
        <w:t xml:space="preserve"> - VM Template </w:t>
      </w:r>
      <w:r>
        <w:t>(DISK 1)</w:t>
      </w:r>
    </w:p>
    <w:p w14:paraId="2324CBDB" w14:textId="3AB4401E" w:rsidR="00CE3E4E" w:rsidRDefault="00CE3E4E" w:rsidP="00CE3E4E">
      <w:r>
        <w:t>Selected CentOS for Disk1</w:t>
      </w:r>
      <w:r w:rsidR="004172FB">
        <w:t>, this will be used as the installation disk</w:t>
      </w:r>
    </w:p>
    <w:p w14:paraId="005DE912" w14:textId="77777777" w:rsidR="004172FB" w:rsidRDefault="004172FB" w:rsidP="00CE3E4E"/>
    <w:p w14:paraId="4B6BD7D3" w14:textId="77777777" w:rsidR="00B82F90" w:rsidRDefault="00CE3E4E" w:rsidP="00B82F90">
      <w:pPr>
        <w:keepNext/>
      </w:pPr>
      <w:r>
        <w:rPr>
          <w:noProof/>
        </w:rPr>
        <w:drawing>
          <wp:inline distT="0" distB="0" distL="0" distR="0" wp14:anchorId="097AFF05" wp14:editId="1E5F7884">
            <wp:extent cx="4133850" cy="2373908"/>
            <wp:effectExtent l="0" t="0" r="0" b="0"/>
            <wp:docPr id="58" name="Picture 58" descr="Graphical user interface, application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icture 58" descr="Graphical user interface, application, website&#10;&#10;Description automatically generated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4142793" cy="23790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2E2FDD" w14:textId="605BAD9A" w:rsidR="00CE3E4E" w:rsidRDefault="00B82F90" w:rsidP="00B82F9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0</w:t>
      </w:r>
      <w:r>
        <w:fldChar w:fldCharType="end"/>
      </w:r>
      <w:r w:rsidRPr="00163E2A">
        <w:t xml:space="preserve"> - VM Template </w:t>
      </w:r>
      <w:r>
        <w:t>(Network)</w:t>
      </w:r>
    </w:p>
    <w:p w14:paraId="08D040CD" w14:textId="41B7E95F" w:rsidR="00F90E94" w:rsidRDefault="00F90E94" w:rsidP="00F90E94">
      <w:r>
        <w:t>Moving into the Network tab, selected the Bridge virtual network previously created.</w:t>
      </w:r>
    </w:p>
    <w:p w14:paraId="4780C444" w14:textId="77777777" w:rsidR="00F90E94" w:rsidRPr="00F90E94" w:rsidRDefault="00F90E94" w:rsidP="00F90E94"/>
    <w:p w14:paraId="50417CAE" w14:textId="77777777" w:rsidR="00B82F90" w:rsidRDefault="00CE3E4E" w:rsidP="00B82F90">
      <w:pPr>
        <w:keepNext/>
      </w:pPr>
      <w:r>
        <w:rPr>
          <w:noProof/>
        </w:rPr>
        <w:drawing>
          <wp:inline distT="0" distB="0" distL="0" distR="0" wp14:anchorId="713DB1C2" wp14:editId="4F429BF0">
            <wp:extent cx="3600450" cy="1847850"/>
            <wp:effectExtent l="0" t="0" r="0" b="0"/>
            <wp:docPr id="59" name="Picture 59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Picture 59" descr="Graphical user interface, application&#10;&#10;Description automatically generated"/>
                    <pic:cNvPicPr/>
                  </pic:nvPicPr>
                  <pic:blipFill rotWithShape="1">
                    <a:blip r:embed="rId60"/>
                    <a:srcRect r="37202" b="52690"/>
                    <a:stretch/>
                  </pic:blipFill>
                  <pic:spPr bwMode="auto">
                    <a:xfrm>
                      <a:off x="0" y="0"/>
                      <a:ext cx="3600450" cy="1847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EF2D24" w14:textId="227C4E1E" w:rsidR="00CE3E4E" w:rsidRDefault="00B82F90" w:rsidP="00B82F9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1</w:t>
      </w:r>
      <w:r>
        <w:fldChar w:fldCharType="end"/>
      </w:r>
      <w:r w:rsidRPr="00ED3C27">
        <w:t xml:space="preserve"> - VM Template </w:t>
      </w:r>
      <w:r>
        <w:t>(OS &amp; CPU)</w:t>
      </w:r>
    </w:p>
    <w:p w14:paraId="495F36B9" w14:textId="38459E1F" w:rsidR="00CC5FE7" w:rsidRPr="00F90E94" w:rsidRDefault="0025662A" w:rsidP="00F90E94">
      <w:r>
        <w:t xml:space="preserve">To match the </w:t>
      </w:r>
      <w:r w:rsidR="00B374CC">
        <w:t xml:space="preserve">CentOS image, I set the CPU architecture to x86_64 and set the boot order so that </w:t>
      </w:r>
      <w:r w:rsidR="00CC5FE7">
        <w:t xml:space="preserve">when Disk 0 has CentOS installed onto it, it will always be preferred over the installation media. </w:t>
      </w:r>
    </w:p>
    <w:p w14:paraId="09C70F14" w14:textId="77777777" w:rsidR="00B82F90" w:rsidRDefault="00CE3E4E" w:rsidP="00B82F90">
      <w:pPr>
        <w:keepNext/>
      </w:pPr>
      <w:r>
        <w:rPr>
          <w:noProof/>
        </w:rPr>
        <w:lastRenderedPageBreak/>
        <w:drawing>
          <wp:inline distT="0" distB="0" distL="0" distR="0" wp14:anchorId="38F10DB9" wp14:editId="38141E09">
            <wp:extent cx="4399376" cy="2552700"/>
            <wp:effectExtent l="0" t="0" r="0" b="0"/>
            <wp:docPr id="60" name="Picture 60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Picture 60" descr="Graphical user interface, application&#10;&#10;Description automatically generated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4402206" cy="2554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A3A1A9" w14:textId="504F555D" w:rsidR="00CE3E4E" w:rsidRDefault="00B82F90" w:rsidP="00B82F9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2</w:t>
      </w:r>
      <w:r>
        <w:fldChar w:fldCharType="end"/>
      </w:r>
      <w:r w:rsidRPr="00D04F1B">
        <w:t xml:space="preserve"> - VM Template </w:t>
      </w:r>
      <w:r>
        <w:t>(Input/Output)</w:t>
      </w:r>
    </w:p>
    <w:p w14:paraId="137D933C" w14:textId="3775037A" w:rsidR="00CE3E4E" w:rsidRDefault="004F5BBC" w:rsidP="00CE3E4E">
      <w:r>
        <w:t>For I/O, I l</w:t>
      </w:r>
      <w:r w:rsidR="00CE3E4E">
        <w:t>eft</w:t>
      </w:r>
      <w:r>
        <w:t xml:space="preserve"> this</w:t>
      </w:r>
      <w:r w:rsidR="00CE3E4E">
        <w:t xml:space="preserve"> as default VNC/GUAC</w:t>
      </w:r>
    </w:p>
    <w:p w14:paraId="5386192C" w14:textId="77777777" w:rsidR="00CE3E4E" w:rsidRDefault="00CE3E4E" w:rsidP="00CE3E4E"/>
    <w:p w14:paraId="5BFBF6BA" w14:textId="77777777" w:rsidR="007124B5" w:rsidRDefault="00CE3E4E" w:rsidP="007124B5">
      <w:pPr>
        <w:keepNext/>
      </w:pPr>
      <w:r>
        <w:rPr>
          <w:noProof/>
        </w:rPr>
        <w:drawing>
          <wp:inline distT="0" distB="0" distL="0" distR="0" wp14:anchorId="5AD0F8AE" wp14:editId="1DE11636">
            <wp:extent cx="5733415" cy="1487805"/>
            <wp:effectExtent l="0" t="0" r="635" b="0"/>
            <wp:docPr id="61" name="Picture 61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" name="Picture 61" descr="Graphical user interface, application, Teams&#10;&#10;Description automatically generated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1487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80858C" w14:textId="2702210F" w:rsidR="00CE3E4E" w:rsidRDefault="007124B5" w:rsidP="007124B5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3</w:t>
      </w:r>
      <w:r>
        <w:fldChar w:fldCharType="end"/>
      </w:r>
      <w:r>
        <w:t xml:space="preserve"> - Created vP0 Template</w:t>
      </w:r>
    </w:p>
    <w:p w14:paraId="0F904087" w14:textId="0BA2F3D1" w:rsidR="00CE3E4E" w:rsidRDefault="004D76C6" w:rsidP="00CE3E4E">
      <w:r>
        <w:t>After finishing the configuration, I c</w:t>
      </w:r>
      <w:r w:rsidR="00CE3E4E">
        <w:t xml:space="preserve">reated </w:t>
      </w:r>
      <w:r>
        <w:t>the t</w:t>
      </w:r>
      <w:r w:rsidR="00CE3E4E">
        <w:t>emplate</w:t>
      </w:r>
      <w:r>
        <w:t>.</w:t>
      </w:r>
      <w:r w:rsidR="00A11010">
        <w:t xml:space="preserve"> This is now ready to be used to setup a virtual machine.</w:t>
      </w:r>
    </w:p>
    <w:p w14:paraId="2C082767" w14:textId="77777777" w:rsidR="00CE3E4E" w:rsidRDefault="00CE3E4E" w:rsidP="00CE3E4E">
      <w:r>
        <w:br w:type="page"/>
      </w:r>
    </w:p>
    <w:p w14:paraId="54B2F8B0" w14:textId="7BB91F40" w:rsidR="00CE3E4E" w:rsidRPr="00553C6F" w:rsidRDefault="00CE3E4E" w:rsidP="00A11010">
      <w:pPr>
        <w:pStyle w:val="Heading2"/>
      </w:pPr>
      <w:r>
        <w:lastRenderedPageBreak/>
        <w:t>Adding a Virtual Machine</w:t>
      </w:r>
    </w:p>
    <w:p w14:paraId="0C6A40E0" w14:textId="77777777" w:rsidR="00A11010" w:rsidRDefault="00CE3E4E" w:rsidP="00A11010">
      <w:pPr>
        <w:keepNext/>
      </w:pPr>
      <w:r>
        <w:rPr>
          <w:noProof/>
        </w:rPr>
        <w:drawing>
          <wp:inline distT="0" distB="0" distL="0" distR="0" wp14:anchorId="5F1DD7C7" wp14:editId="5FFE0A81">
            <wp:extent cx="4203700" cy="3102879"/>
            <wp:effectExtent l="0" t="0" r="0" b="0"/>
            <wp:docPr id="62" name="Picture 62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Picture 62" descr="Graphical user interface&#10;&#10;Description automatically generated"/>
                    <pic:cNvPicPr/>
                  </pic:nvPicPr>
                  <pic:blipFill rotWithShape="1">
                    <a:blip r:embed="rId63"/>
                    <a:srcRect b="23061"/>
                    <a:stretch/>
                  </pic:blipFill>
                  <pic:spPr bwMode="auto">
                    <a:xfrm>
                      <a:off x="0" y="0"/>
                      <a:ext cx="4216307" cy="31121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FB48EF" w14:textId="152B279A" w:rsidR="00CE3E4E" w:rsidRDefault="00A11010" w:rsidP="00A1101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4</w:t>
      </w:r>
      <w:r>
        <w:fldChar w:fldCharType="end"/>
      </w:r>
      <w:r>
        <w:t xml:space="preserve"> - Creating a Virtual Machine</w:t>
      </w:r>
    </w:p>
    <w:p w14:paraId="11EBA109" w14:textId="77777777" w:rsidR="00A11010" w:rsidRDefault="003205C7" w:rsidP="00A11010">
      <w:pPr>
        <w:keepNext/>
      </w:pPr>
      <w:r>
        <w:rPr>
          <w:noProof/>
        </w:rPr>
        <w:drawing>
          <wp:inline distT="0" distB="0" distL="0" distR="0" wp14:anchorId="3EE302B7" wp14:editId="53ACD48D">
            <wp:extent cx="3448050" cy="3341219"/>
            <wp:effectExtent l="0" t="0" r="0" b="0"/>
            <wp:docPr id="22" name="Picture 22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Graphical user interface, application&#10;&#10;Description automatically generated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3454987" cy="33479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FA097B" w14:textId="0B1F5BC9" w:rsidR="003205C7" w:rsidRDefault="00A11010" w:rsidP="00A1101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5</w:t>
      </w:r>
      <w:r>
        <w:fldChar w:fldCharType="end"/>
      </w:r>
      <w:r>
        <w:t xml:space="preserve"> - Creating a Virtual Machine (Network Settings)</w:t>
      </w:r>
    </w:p>
    <w:p w14:paraId="7329E039" w14:textId="2C2A6A5E" w:rsidR="00CE3E4E" w:rsidRDefault="00A11010" w:rsidP="00CE3E4E">
      <w:r>
        <w:t>When c</w:t>
      </w:r>
      <w:r w:rsidR="00CE3E4E">
        <w:t>reating the VM based off the template,</w:t>
      </w:r>
      <w:r>
        <w:t xml:space="preserve"> I checked that</w:t>
      </w:r>
      <w:r w:rsidR="00136169">
        <w:t xml:space="preserve"> all settings were correctly imported</w:t>
      </w:r>
      <w:r w:rsidR="001547C9">
        <w:t>. The disk, memory, CPU and network settings were all correct.</w:t>
      </w:r>
    </w:p>
    <w:p w14:paraId="0512E546" w14:textId="77777777" w:rsidR="00A11010" w:rsidRDefault="00A11010" w:rsidP="00CE3E4E"/>
    <w:p w14:paraId="04D91444" w14:textId="77777777" w:rsidR="001547C9" w:rsidRDefault="003205C7" w:rsidP="001547C9">
      <w:pPr>
        <w:keepNext/>
      </w:pPr>
      <w:r>
        <w:rPr>
          <w:noProof/>
        </w:rPr>
        <w:lastRenderedPageBreak/>
        <w:drawing>
          <wp:inline distT="0" distB="0" distL="0" distR="0" wp14:anchorId="6EE6075A" wp14:editId="03A5DB12">
            <wp:extent cx="5943600" cy="2718435"/>
            <wp:effectExtent l="0" t="0" r="0" b="5715"/>
            <wp:docPr id="35" name="Picture 35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 descr="Graphical user interface, text, application, email&#10;&#10;Description automatically generated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18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4A24ED" w14:textId="6F8543A6" w:rsidR="003205C7" w:rsidRDefault="001547C9" w:rsidP="001547C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6</w:t>
      </w:r>
      <w:r>
        <w:fldChar w:fldCharType="end"/>
      </w:r>
      <w:r>
        <w:t xml:space="preserve"> - VM in PROLOG</w:t>
      </w:r>
    </w:p>
    <w:p w14:paraId="07E14BB2" w14:textId="6E1CF063" w:rsidR="001547C9" w:rsidRDefault="001547C9" w:rsidP="001547C9">
      <w:r>
        <w:t xml:space="preserve">Once </w:t>
      </w:r>
      <w:r w:rsidR="00AA396A">
        <w:t xml:space="preserve">I created the virtual machine, the </w:t>
      </w:r>
      <w:r w:rsidR="00354B40">
        <w:t>virtual machine entered the PROLOG state</w:t>
      </w:r>
      <w:r w:rsidR="007633A7">
        <w:t xml:space="preserve"> meaning it is transferring the virtual machine files </w:t>
      </w:r>
      <w:r w:rsidR="00E30E8A">
        <w:t>to the host.</w:t>
      </w:r>
    </w:p>
    <w:p w14:paraId="673F03FE" w14:textId="77777777" w:rsidR="00E30E8A" w:rsidRPr="001547C9" w:rsidRDefault="00E30E8A" w:rsidP="001547C9"/>
    <w:p w14:paraId="34782A5E" w14:textId="77777777" w:rsidR="001547C9" w:rsidRDefault="003205C7" w:rsidP="001547C9">
      <w:pPr>
        <w:keepNext/>
      </w:pPr>
      <w:r>
        <w:rPr>
          <w:noProof/>
        </w:rPr>
        <w:drawing>
          <wp:inline distT="0" distB="0" distL="0" distR="0" wp14:anchorId="49A0B9D2" wp14:editId="46CA18B8">
            <wp:extent cx="5943600" cy="2406015"/>
            <wp:effectExtent l="0" t="0" r="0" b="0"/>
            <wp:docPr id="36" name="Picture 36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Graphical user interface, text, application, email&#10;&#10;Description automatically generated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06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BB3DC7" w14:textId="230B2727" w:rsidR="004D7B05" w:rsidRDefault="001547C9" w:rsidP="001547C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7</w:t>
      </w:r>
      <w:r>
        <w:fldChar w:fldCharType="end"/>
      </w:r>
      <w:r>
        <w:t xml:space="preserve"> - Running VM</w:t>
      </w:r>
    </w:p>
    <w:p w14:paraId="2004E5D8" w14:textId="5D1D9068" w:rsidR="004D7B05" w:rsidRDefault="00E30E8A">
      <w:pPr>
        <w:spacing w:after="160" w:line="259" w:lineRule="auto"/>
      </w:pPr>
      <w:r>
        <w:t>After about 10 seconds</w:t>
      </w:r>
      <w:r w:rsidR="00ED26C9">
        <w:t xml:space="preserve"> this changed to </w:t>
      </w:r>
      <w:r w:rsidR="008C7B1C">
        <w:t>RUNNING</w:t>
      </w:r>
      <w:r w:rsidR="003350BA">
        <w:t>, meaning it is now accessible through VNC</w:t>
      </w:r>
      <w:r w:rsidR="002518B2">
        <w:t xml:space="preserve"> (Virtual Network Computing)</w:t>
      </w:r>
      <w:r w:rsidR="004D7B05">
        <w:br w:type="page"/>
      </w:r>
    </w:p>
    <w:p w14:paraId="7BC83537" w14:textId="00BEF308" w:rsidR="004D7B05" w:rsidRDefault="004D7B05" w:rsidP="00CE3E4E">
      <w:r>
        <w:lastRenderedPageBreak/>
        <w:t>VNC Virtual Machine Setup</w:t>
      </w:r>
    </w:p>
    <w:p w14:paraId="60DF676D" w14:textId="77777777" w:rsidR="00FF4C4A" w:rsidRDefault="004D7B05" w:rsidP="00FF4C4A">
      <w:pPr>
        <w:keepNext/>
      </w:pPr>
      <w:r>
        <w:rPr>
          <w:noProof/>
        </w:rPr>
        <w:drawing>
          <wp:inline distT="0" distB="0" distL="0" distR="0" wp14:anchorId="5FCBA6AB" wp14:editId="296AC108">
            <wp:extent cx="4720173" cy="3454400"/>
            <wp:effectExtent l="0" t="0" r="0" b="0"/>
            <wp:docPr id="42" name="Picture 42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Picture 42" descr="Text&#10;&#10;Description automatically generated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4734295" cy="3464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EB69FE" w14:textId="6583A767" w:rsidR="004D7B05" w:rsidRDefault="00FF4C4A" w:rsidP="00FF4C4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8</w:t>
      </w:r>
      <w:r>
        <w:fldChar w:fldCharType="end"/>
      </w:r>
      <w:r>
        <w:t xml:space="preserve"> - Beginning CentOS Installation</w:t>
      </w:r>
    </w:p>
    <w:p w14:paraId="19611B46" w14:textId="77777777" w:rsidR="00FF4C4A" w:rsidRDefault="004D7B05" w:rsidP="00FF4C4A">
      <w:pPr>
        <w:keepNext/>
      </w:pPr>
      <w:r>
        <w:rPr>
          <w:noProof/>
        </w:rPr>
        <w:drawing>
          <wp:inline distT="0" distB="0" distL="0" distR="0" wp14:anchorId="75D5D07D" wp14:editId="6A5A1A2C">
            <wp:extent cx="4736835" cy="3733800"/>
            <wp:effectExtent l="0" t="0" r="0" b="0"/>
            <wp:docPr id="46" name="Picture 46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Picture 46" descr="Graphical user interface&#10;&#10;Description automatically generated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4752138" cy="37458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7A24EF" w14:textId="531D32F4" w:rsidR="004D7B05" w:rsidRDefault="00FF4C4A" w:rsidP="00FF4C4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59</w:t>
      </w:r>
      <w:r>
        <w:fldChar w:fldCharType="end"/>
      </w:r>
      <w:r>
        <w:t xml:space="preserve"> - Selecting VM Language</w:t>
      </w:r>
    </w:p>
    <w:p w14:paraId="21BA1563" w14:textId="77777777" w:rsidR="00FF4C4A" w:rsidRDefault="004D7B05" w:rsidP="00FF4C4A">
      <w:pPr>
        <w:keepNext/>
      </w:pPr>
      <w:r>
        <w:rPr>
          <w:noProof/>
        </w:rPr>
        <w:lastRenderedPageBreak/>
        <w:drawing>
          <wp:inline distT="0" distB="0" distL="0" distR="0" wp14:anchorId="760281CD" wp14:editId="6AEC9EC3">
            <wp:extent cx="4578350" cy="3275281"/>
            <wp:effectExtent l="0" t="0" r="0" b="0"/>
            <wp:docPr id="64" name="Picture 64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Picture 64" descr="Graphical user interface, text, application&#10;&#10;Description automatically generated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4588186" cy="3282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D3125F" w14:textId="3EDB0FFA" w:rsidR="00C94AEF" w:rsidRDefault="00FF4C4A" w:rsidP="00FF4C4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0</w:t>
      </w:r>
      <w:r>
        <w:fldChar w:fldCharType="end"/>
      </w:r>
      <w:r>
        <w:t xml:space="preserve"> - Enabling Automatic Partitioning</w:t>
      </w:r>
    </w:p>
    <w:p w14:paraId="2F962E23" w14:textId="77777777" w:rsidR="00FF4C4A" w:rsidRDefault="00C94AEF" w:rsidP="00CE3E4E">
      <w:r>
        <w:t>In the hard drive section of the setup, I selected automatic partitioning and left other settings as standard.</w:t>
      </w:r>
    </w:p>
    <w:p w14:paraId="29E7F052" w14:textId="77777777" w:rsidR="00FF4C4A" w:rsidRDefault="00C94AEF" w:rsidP="00FF4C4A">
      <w:pPr>
        <w:keepNext/>
      </w:pPr>
      <w:r>
        <w:t xml:space="preserve"> </w:t>
      </w:r>
      <w:r w:rsidR="00EB1B81">
        <w:rPr>
          <w:noProof/>
        </w:rPr>
        <w:drawing>
          <wp:inline distT="0" distB="0" distL="0" distR="0" wp14:anchorId="7A426E62" wp14:editId="3F7C9605">
            <wp:extent cx="3914564" cy="3117850"/>
            <wp:effectExtent l="0" t="0" r="0" b="0"/>
            <wp:docPr id="65" name="Picture 6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Picture 65" descr="Graphical user interface, text, application&#10;&#10;Description automatically generated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3917303" cy="3120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7DB14F" w14:textId="4026FB6E" w:rsidR="00EB1B81" w:rsidRDefault="00FF4C4A" w:rsidP="00FF4C4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1</w:t>
      </w:r>
      <w:r>
        <w:fldChar w:fldCharType="end"/>
      </w:r>
      <w:r>
        <w:t xml:space="preserve"> - Configuring Network Settings</w:t>
      </w:r>
    </w:p>
    <w:p w14:paraId="1B23DED6" w14:textId="437026BF" w:rsidR="00C94AEF" w:rsidRDefault="00C94AEF" w:rsidP="00CE3E4E">
      <w:r>
        <w:t>Within the network settings I configured eth0 to match the network settings given the VM on my Open Nebula server. In this section I also changed the host name to vPrometheus0 to match the VM name vP0.</w:t>
      </w:r>
    </w:p>
    <w:p w14:paraId="3A49547D" w14:textId="77777777" w:rsidR="00E97789" w:rsidRDefault="00EB1B81" w:rsidP="00E97789">
      <w:pPr>
        <w:keepNext/>
      </w:pPr>
      <w:r>
        <w:rPr>
          <w:noProof/>
        </w:rPr>
        <w:lastRenderedPageBreak/>
        <w:drawing>
          <wp:inline distT="0" distB="0" distL="0" distR="0" wp14:anchorId="3C42B3BC" wp14:editId="196CB742">
            <wp:extent cx="5943600" cy="4699000"/>
            <wp:effectExtent l="0" t="0" r="0" b="6350"/>
            <wp:docPr id="66" name="Picture 66" descr="Graphical user interface, application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Picture 66" descr="Graphical user interface, application, website&#10;&#10;Description automatically generated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99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E04008" w14:textId="69283118" w:rsidR="00EB1B81" w:rsidRDefault="00E97789" w:rsidP="00E9778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2</w:t>
      </w:r>
      <w:r>
        <w:fldChar w:fldCharType="end"/>
      </w:r>
      <w:r>
        <w:t xml:space="preserve"> - Installation Summary</w:t>
      </w:r>
    </w:p>
    <w:p w14:paraId="5820FD18" w14:textId="26791D2D" w:rsidR="00C94AEF" w:rsidRDefault="00C94AEF" w:rsidP="00CE3E4E">
      <w:r>
        <w:t xml:space="preserve">After all steps for installation were </w:t>
      </w:r>
      <w:r w:rsidR="00E97789">
        <w:t xml:space="preserve">complete, </w:t>
      </w:r>
      <w:r>
        <w:t>I then clicked begin installation to start the process</w:t>
      </w:r>
    </w:p>
    <w:p w14:paraId="6FF2180F" w14:textId="77777777" w:rsidR="00E97789" w:rsidRDefault="00C94AEF" w:rsidP="00E97789">
      <w:pPr>
        <w:keepNext/>
      </w:pPr>
      <w:r>
        <w:rPr>
          <w:noProof/>
        </w:rPr>
        <w:lastRenderedPageBreak/>
        <w:drawing>
          <wp:inline distT="0" distB="0" distL="0" distR="0" wp14:anchorId="5240090F" wp14:editId="629BA022">
            <wp:extent cx="5943600" cy="4458970"/>
            <wp:effectExtent l="0" t="0" r="0" b="0"/>
            <wp:docPr id="67" name="Picture 67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Picture 67" descr="Graphical user interface, text, application&#10;&#10;Description automatically generated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8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E7D22B" w14:textId="701BEF12" w:rsidR="00C94AEF" w:rsidRDefault="00E97789" w:rsidP="00E9778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3</w:t>
      </w:r>
      <w:r>
        <w:fldChar w:fldCharType="end"/>
      </w:r>
      <w:r>
        <w:t xml:space="preserve"> - User Settings</w:t>
      </w:r>
    </w:p>
    <w:p w14:paraId="4C262FDA" w14:textId="50AEC6B0" w:rsidR="00C94AEF" w:rsidRDefault="00C94AEF" w:rsidP="00CE3E4E">
      <w:r>
        <w:t xml:space="preserve">Whilst </w:t>
      </w:r>
      <w:r w:rsidR="00E97789">
        <w:t>C</w:t>
      </w:r>
      <w:r>
        <w:t>ent</w:t>
      </w:r>
      <w:r w:rsidR="00E97789">
        <w:t>OS</w:t>
      </w:r>
      <w:r>
        <w:t xml:space="preserve"> was </w:t>
      </w:r>
      <w:r w:rsidR="00E97789">
        <w:t>installing,</w:t>
      </w:r>
      <w:r>
        <w:t xml:space="preserve"> I filled out the root password and created a user for the server.</w:t>
      </w:r>
    </w:p>
    <w:p w14:paraId="18D154A3" w14:textId="427A54B7" w:rsidR="00CE3E4E" w:rsidRDefault="00CE3E4E" w:rsidP="00CE3E4E"/>
    <w:p w14:paraId="0ABAECB9" w14:textId="77777777" w:rsidR="00E97789" w:rsidRDefault="00C94AEF" w:rsidP="00E97789">
      <w:pPr>
        <w:keepNext/>
      </w:pPr>
      <w:r>
        <w:rPr>
          <w:noProof/>
        </w:rPr>
        <w:drawing>
          <wp:inline distT="0" distB="0" distL="0" distR="0" wp14:anchorId="30487E53" wp14:editId="682310AA">
            <wp:extent cx="3771900" cy="1552575"/>
            <wp:effectExtent l="0" t="0" r="0" b="9525"/>
            <wp:docPr id="68" name="Picture 68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Picture 68" descr="Text&#10;&#10;Description automatically generated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3771900" cy="1552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10D51B" w14:textId="4D55E15F" w:rsidR="00C94AEF" w:rsidRDefault="00E97789" w:rsidP="00E9778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4</w:t>
      </w:r>
      <w:r>
        <w:fldChar w:fldCharType="end"/>
      </w:r>
      <w:r>
        <w:t xml:space="preserve"> - CLI CentO</w:t>
      </w:r>
      <w:r w:rsidR="008670EA">
        <w:t>S</w:t>
      </w:r>
    </w:p>
    <w:p w14:paraId="41265A52" w14:textId="17EA3A31" w:rsidR="00C94AEF" w:rsidRDefault="00C94AEF" w:rsidP="00CE3E4E">
      <w:r>
        <w:t>Once installation was completed, I rebooted the VM and then logged into my root user with the username “root” and the password “localhost1”</w:t>
      </w:r>
      <w:r w:rsidR="008670EA">
        <w:t>.</w:t>
      </w:r>
    </w:p>
    <w:p w14:paraId="39E89916" w14:textId="77777777" w:rsidR="00FE752A" w:rsidRDefault="00FE752A">
      <w:pPr>
        <w:spacing w:after="160" w:line="259" w:lineRule="auto"/>
      </w:pPr>
      <w:r>
        <w:br w:type="page"/>
      </w:r>
    </w:p>
    <w:p w14:paraId="23236C7A" w14:textId="12AAB4D9" w:rsidR="00793B51" w:rsidRDefault="00793B51" w:rsidP="00CE3E4E">
      <w:r>
        <w:lastRenderedPageBreak/>
        <w:t>Installing GNOME Desktop</w:t>
      </w:r>
    </w:p>
    <w:p w14:paraId="4A8D5625" w14:textId="77777777" w:rsidR="008670EA" w:rsidRDefault="00FE752A" w:rsidP="008670EA">
      <w:pPr>
        <w:keepNext/>
      </w:pPr>
      <w:r>
        <w:rPr>
          <w:noProof/>
        </w:rPr>
        <w:drawing>
          <wp:inline distT="0" distB="0" distL="0" distR="0" wp14:anchorId="07E4B79B" wp14:editId="4F277DBA">
            <wp:extent cx="3486150" cy="2618709"/>
            <wp:effectExtent l="0" t="0" r="0" b="0"/>
            <wp:docPr id="69" name="Picture 69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Picture 69" descr="Graphical user interface, application, Teams&#10;&#10;Description automatically generated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3495597" cy="26258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79D939" w14:textId="72BDB379" w:rsidR="00FE752A" w:rsidRDefault="008670EA" w:rsidP="008670E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5</w:t>
      </w:r>
      <w:r>
        <w:fldChar w:fldCharType="end"/>
      </w:r>
      <w:r>
        <w:t xml:space="preserve"> - Installed GNOME UI</w:t>
      </w:r>
    </w:p>
    <w:p w14:paraId="1423700B" w14:textId="4EBEDF20" w:rsidR="008670EA" w:rsidRDefault="008670EA" w:rsidP="008670EA">
      <w:r>
        <w:t xml:space="preserve">During setup I </w:t>
      </w:r>
      <w:r w:rsidR="00C74E11">
        <w:t>forgot to select GNOME Desktop under the packages section, therefor, CentOS was installed as a minimal CLI installation.</w:t>
      </w:r>
    </w:p>
    <w:p w14:paraId="62F70485" w14:textId="7AC9573F" w:rsidR="00C74E11" w:rsidRDefault="00C74E11" w:rsidP="008670EA"/>
    <w:p w14:paraId="683E6E55" w14:textId="5B6202F8" w:rsidR="002E01C8" w:rsidRPr="008670EA" w:rsidRDefault="00C74E11" w:rsidP="008670EA">
      <w:r>
        <w:t xml:space="preserve">To fix this I used </w:t>
      </w:r>
      <w:r w:rsidR="002E01C8">
        <w:t>two commands:</w:t>
      </w:r>
    </w:p>
    <w:p w14:paraId="13DC4229" w14:textId="10DF7A30" w:rsidR="00793B51" w:rsidRDefault="00793B51" w:rsidP="00E35033">
      <w:pPr>
        <w:pStyle w:val="ListParagraph"/>
        <w:numPr>
          <w:ilvl w:val="0"/>
          <w:numId w:val="2"/>
        </w:numPr>
      </w:pPr>
      <w:r w:rsidRPr="00793B51">
        <w:t>yum groupinstall "GNOME Desktop" "Graphical Administration Tools"</w:t>
      </w:r>
    </w:p>
    <w:p w14:paraId="567EAC35" w14:textId="2A60505B" w:rsidR="00E35033" w:rsidRDefault="002E01C8" w:rsidP="002E01C8">
      <w:r>
        <w:t>This will install the GNOME Desktop and</w:t>
      </w:r>
      <w:r w:rsidR="00166104">
        <w:t xml:space="preserve"> the</w:t>
      </w:r>
      <w:r>
        <w:t xml:space="preserve"> </w:t>
      </w:r>
      <w:r w:rsidR="00166104">
        <w:t>GUI version of all tools</w:t>
      </w:r>
      <w:r w:rsidR="00916FE3">
        <w:t>.</w:t>
      </w:r>
    </w:p>
    <w:p w14:paraId="685F2B5F" w14:textId="68DBE21F" w:rsidR="002E01C8" w:rsidRDefault="00166104" w:rsidP="002E01C8">
      <w:r>
        <w:t xml:space="preserve"> </w:t>
      </w:r>
    </w:p>
    <w:p w14:paraId="2242611C" w14:textId="3AAA6919" w:rsidR="00793B51" w:rsidRDefault="00793B51" w:rsidP="00E35033">
      <w:pPr>
        <w:pStyle w:val="ListParagraph"/>
        <w:numPr>
          <w:ilvl w:val="0"/>
          <w:numId w:val="2"/>
        </w:numPr>
      </w:pPr>
      <w:r w:rsidRPr="00793B51">
        <w:t>ln -sf /lib/systemd/system/runlevel5.target /etc/systemd/system/default.target</w:t>
      </w:r>
    </w:p>
    <w:p w14:paraId="0BA5C970" w14:textId="4BF76D94" w:rsidR="002E01C8" w:rsidRDefault="000B0BF3" w:rsidP="002E01C8">
      <w:r>
        <w:t xml:space="preserve">Using the above command </w:t>
      </w:r>
      <w:r w:rsidR="00B54844">
        <w:t xml:space="preserve">forces the </w:t>
      </w:r>
      <w:r>
        <w:t>overwrite</w:t>
      </w:r>
      <w:r w:rsidR="00B54844">
        <w:t xml:space="preserve"> of the</w:t>
      </w:r>
      <w:r w:rsidR="00D1187B">
        <w:t xml:space="preserve"> symlink</w:t>
      </w:r>
      <w:r w:rsidR="00916FE3">
        <w:t xml:space="preserve"> </w:t>
      </w:r>
      <w:r w:rsidR="0059023C" w:rsidRPr="00793B51">
        <w:t xml:space="preserve">/lib/systemd/system/runlevel5.target </w:t>
      </w:r>
      <w:r w:rsidR="00916FE3">
        <w:t xml:space="preserve">to </w:t>
      </w:r>
      <w:r w:rsidR="0059023C" w:rsidRPr="00793B51">
        <w:t>/etc/systemd/system/default.target</w:t>
      </w:r>
      <w:r w:rsidR="00916FE3">
        <w:t xml:space="preserve"> a</w:t>
      </w:r>
      <w:r w:rsidR="002E01C8">
        <w:t>llowing graphical user interface</w:t>
      </w:r>
      <w:r w:rsidR="00916FE3">
        <w:t>.</w:t>
      </w:r>
    </w:p>
    <w:p w14:paraId="6E339B48" w14:textId="4CD9152A" w:rsidR="00916FE3" w:rsidRDefault="00916FE3" w:rsidP="002E01C8"/>
    <w:p w14:paraId="3F0DB769" w14:textId="59BFB636" w:rsidR="00916FE3" w:rsidRDefault="00916FE3" w:rsidP="00916FE3">
      <w:pPr>
        <w:pStyle w:val="ListParagraph"/>
        <w:numPr>
          <w:ilvl w:val="0"/>
          <w:numId w:val="2"/>
        </w:numPr>
      </w:pPr>
      <w:r>
        <w:t>Reboot</w:t>
      </w:r>
    </w:p>
    <w:p w14:paraId="7A2710FC" w14:textId="2198ADFF" w:rsidR="00793B51" w:rsidRDefault="00916FE3" w:rsidP="00916FE3">
      <w:r>
        <w:t>I then rebooted the system for this to take effect.</w:t>
      </w:r>
    </w:p>
    <w:p w14:paraId="7957C2BC" w14:textId="77777777" w:rsidR="00916FE3" w:rsidRDefault="00916FE3" w:rsidP="00916FE3"/>
    <w:p w14:paraId="23F3A3F2" w14:textId="77777777" w:rsidR="00916FE3" w:rsidRDefault="007A7002" w:rsidP="00916FE3">
      <w:pPr>
        <w:keepNext/>
      </w:pPr>
      <w:r>
        <w:rPr>
          <w:noProof/>
        </w:rPr>
        <w:drawing>
          <wp:inline distT="0" distB="0" distL="0" distR="0" wp14:anchorId="3DA64B3E" wp14:editId="2BD9512B">
            <wp:extent cx="4019550" cy="1947403"/>
            <wp:effectExtent l="0" t="0" r="0" b="0"/>
            <wp:docPr id="70" name="Picture 70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Picture 70" descr="Graphical user interface, application&#10;&#10;Description automatically generated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4025961" cy="1950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34F35B" w14:textId="5A1AABDA" w:rsidR="00E71E6D" w:rsidRDefault="00916FE3" w:rsidP="00916FE3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6</w:t>
      </w:r>
      <w:r>
        <w:fldChar w:fldCharType="end"/>
      </w:r>
      <w:r>
        <w:t xml:space="preserve"> - Network Settings</w:t>
      </w:r>
      <w:r w:rsidR="00E71E6D">
        <w:br w:type="page"/>
      </w:r>
    </w:p>
    <w:p w14:paraId="7A4D3917" w14:textId="15BFBC18" w:rsidR="00F1137B" w:rsidRDefault="00E71E6D" w:rsidP="00E71E6D">
      <w:pPr>
        <w:pStyle w:val="Heading1"/>
      </w:pPr>
      <w:r>
        <w:lastRenderedPageBreak/>
        <w:t>OVS Networking</w:t>
      </w:r>
    </w:p>
    <w:p w14:paraId="34F164E0" w14:textId="694AE6B1" w:rsidR="007A7002" w:rsidRDefault="00F1137B" w:rsidP="00E71E6D">
      <w:pPr>
        <w:pStyle w:val="Heading2"/>
      </w:pPr>
      <w:r>
        <w:t>Installing OpenvSwitch</w:t>
      </w:r>
    </w:p>
    <w:p w14:paraId="670B8475" w14:textId="77777777" w:rsidR="00D24A89" w:rsidRDefault="00F1137B" w:rsidP="00D24A89">
      <w:pPr>
        <w:keepNext/>
      </w:pPr>
      <w:r>
        <w:rPr>
          <w:noProof/>
        </w:rPr>
        <w:drawing>
          <wp:inline distT="0" distB="0" distL="0" distR="0" wp14:anchorId="010EC15F" wp14:editId="1C9E54AF">
            <wp:extent cx="4162425" cy="2688233"/>
            <wp:effectExtent l="0" t="0" r="0" b="0"/>
            <wp:docPr id="71" name="Picture 71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Picture 71" descr="A picture containing graphical user interface&#10;&#10;Description automatically generated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4170676" cy="2693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19F4F" w14:textId="2D531EBF" w:rsidR="00F1137B" w:rsidRDefault="00D24A89" w:rsidP="00D24A8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7</w:t>
      </w:r>
      <w:r>
        <w:fldChar w:fldCharType="end"/>
      </w:r>
      <w:r>
        <w:t xml:space="preserve"> - Extracted openvswtich(Version 2.15.0)</w:t>
      </w:r>
    </w:p>
    <w:p w14:paraId="3FE29680" w14:textId="66331D37" w:rsidR="00D24A89" w:rsidRDefault="008068BD">
      <w:r>
        <w:t xml:space="preserve">I downloaded the </w:t>
      </w:r>
      <w:r w:rsidRPr="004612C4">
        <w:t>OpenvSwitch t</w:t>
      </w:r>
      <w:r w:rsidRPr="004612C4">
        <w:t>a</w:t>
      </w:r>
      <w:r w:rsidRPr="004612C4">
        <w:t>r file</w:t>
      </w:r>
      <w:r w:rsidR="004612C4">
        <w:t xml:space="preserve"> from </w:t>
      </w:r>
      <w:r w:rsidR="00551180">
        <w:t xml:space="preserve">the </w:t>
      </w:r>
      <w:hyperlink r:id="rId77" w:history="1">
        <w:r w:rsidR="00551180" w:rsidRPr="00551180">
          <w:rPr>
            <w:rStyle w:val="Hyperlink"/>
          </w:rPr>
          <w:t>OpenvSwitch downloads page</w:t>
        </w:r>
      </w:hyperlink>
      <w:r w:rsidR="00E879C7">
        <w:t xml:space="preserve"> and extracted </w:t>
      </w:r>
      <w:r w:rsidR="00551180">
        <w:t xml:space="preserve">this to </w:t>
      </w:r>
      <w:r w:rsidR="00F91BF1">
        <w:t>my home folder. I then changed into the directory ready to begin creating the RPM</w:t>
      </w:r>
      <w:r w:rsidR="00D24A89">
        <w:t>.</w:t>
      </w:r>
    </w:p>
    <w:p w14:paraId="112579B4" w14:textId="70505D86" w:rsidR="00D24A89" w:rsidRDefault="00DF0AB2" w:rsidP="00D24A89">
      <w:pPr>
        <w:pStyle w:val="Heading3"/>
      </w:pPr>
      <w:r>
        <w:t xml:space="preserve">Installing </w:t>
      </w:r>
      <w:r w:rsidR="00D24A89">
        <w:t>Pre-Requisites</w:t>
      </w:r>
    </w:p>
    <w:p w14:paraId="4980734D" w14:textId="77777777" w:rsidR="00507E9F" w:rsidRDefault="00DF0AB2" w:rsidP="00360356">
      <w:r>
        <w:t xml:space="preserve">Before creating the RPM, I installed </w:t>
      </w:r>
      <w:r w:rsidR="00AE0675">
        <w:t>all</w:t>
      </w:r>
      <w:r>
        <w:t xml:space="preserve"> the required pre-requisites. This includes </w:t>
      </w:r>
      <w:r w:rsidR="00AE0675">
        <w:t>the</w:t>
      </w:r>
      <w:r w:rsidR="00507E9F">
        <w:t>:</w:t>
      </w:r>
    </w:p>
    <w:p w14:paraId="2A6FCD8B" w14:textId="77777777" w:rsidR="00507E9F" w:rsidRDefault="00507E9F" w:rsidP="00507E9F">
      <w:pPr>
        <w:pStyle w:val="ListParagraph"/>
        <w:numPr>
          <w:ilvl w:val="0"/>
          <w:numId w:val="3"/>
        </w:numPr>
      </w:pPr>
      <w:r>
        <w:t>G</w:t>
      </w:r>
      <w:r w:rsidR="00AE0675">
        <w:t>cc compiler</w:t>
      </w:r>
    </w:p>
    <w:p w14:paraId="323AC3EC" w14:textId="77777777" w:rsidR="00507E9F" w:rsidRDefault="00DF0AB2" w:rsidP="00507E9F">
      <w:pPr>
        <w:pStyle w:val="ListParagraph"/>
        <w:numPr>
          <w:ilvl w:val="0"/>
          <w:numId w:val="3"/>
        </w:numPr>
      </w:pPr>
      <w:r>
        <w:t>python, kernel</w:t>
      </w:r>
      <w:r w:rsidR="00204B75">
        <w:t xml:space="preserve">, openssl and libtool </w:t>
      </w:r>
      <w:r>
        <w:t>development packages</w:t>
      </w:r>
      <w:r w:rsidR="00204B75">
        <w:t>.</w:t>
      </w:r>
    </w:p>
    <w:p w14:paraId="34C11C4F" w14:textId="263A099B" w:rsidR="00360356" w:rsidRDefault="00507E9F" w:rsidP="00507E9F">
      <w:pPr>
        <w:pStyle w:val="ListParagraph"/>
        <w:numPr>
          <w:ilvl w:val="0"/>
          <w:numId w:val="3"/>
        </w:numPr>
      </w:pPr>
      <w:r>
        <w:t>S</w:t>
      </w:r>
      <w:r w:rsidR="00AE0675">
        <w:t>phinx document building tool for python and python v3.6.0</w:t>
      </w:r>
    </w:p>
    <w:p w14:paraId="687D5F17" w14:textId="64646489" w:rsidR="00507E9F" w:rsidRDefault="00507E9F" w:rsidP="00507E9F">
      <w:pPr>
        <w:pStyle w:val="ListParagraph"/>
        <w:numPr>
          <w:ilvl w:val="0"/>
          <w:numId w:val="3"/>
        </w:numPr>
      </w:pPr>
      <w:r>
        <w:t>AutoConfiguration &amp; Auto</w:t>
      </w:r>
      <w:r w:rsidR="00692BF1">
        <w:t>make</w:t>
      </w:r>
    </w:p>
    <w:p w14:paraId="7A71D407" w14:textId="7E14DBB3" w:rsidR="00692BF1" w:rsidRPr="00360356" w:rsidRDefault="00692BF1" w:rsidP="00507E9F">
      <w:pPr>
        <w:pStyle w:val="ListParagraph"/>
        <w:numPr>
          <w:ilvl w:val="0"/>
          <w:numId w:val="3"/>
        </w:numPr>
      </w:pPr>
      <w:r>
        <w:t>RPM-Build and RPM-Configuration</w:t>
      </w:r>
    </w:p>
    <w:p w14:paraId="4560D278" w14:textId="77777777" w:rsidR="00AC2C02" w:rsidRDefault="00F1137B" w:rsidP="00AC2C02">
      <w:pPr>
        <w:keepNext/>
      </w:pPr>
      <w:r>
        <w:rPr>
          <w:noProof/>
        </w:rPr>
        <w:drawing>
          <wp:inline distT="0" distB="0" distL="0" distR="0" wp14:anchorId="64A35251" wp14:editId="3B8B5B9E">
            <wp:extent cx="5943600" cy="1911350"/>
            <wp:effectExtent l="0" t="0" r="0" b="0"/>
            <wp:docPr id="72" name="Picture 7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 72" descr="Table&#10;&#10;Description automatically generated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11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D9D28F" w14:textId="53B5D44E" w:rsidR="00F1137B" w:rsidRDefault="00AC2C02" w:rsidP="00560D25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8</w:t>
      </w:r>
      <w:r>
        <w:fldChar w:fldCharType="end"/>
      </w:r>
      <w:r>
        <w:t xml:space="preserve"> - Installing Compiler and development packages </w:t>
      </w:r>
    </w:p>
    <w:p w14:paraId="5EF6FB76" w14:textId="77777777" w:rsidR="00F802D6" w:rsidRDefault="003000CE" w:rsidP="00F802D6">
      <w:pPr>
        <w:keepNext/>
      </w:pPr>
      <w:r>
        <w:rPr>
          <w:noProof/>
        </w:rPr>
        <w:lastRenderedPageBreak/>
        <w:drawing>
          <wp:inline distT="0" distB="0" distL="0" distR="0" wp14:anchorId="181D1F31" wp14:editId="61D4A20C">
            <wp:extent cx="5943600" cy="1649730"/>
            <wp:effectExtent l="0" t="0" r="0" b="7620"/>
            <wp:docPr id="73" name="Picture 73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Picture 73" descr="Text, letter&#10;&#10;Description automatically generated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49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FE9F57" w14:textId="68B583BB" w:rsidR="00F1137B" w:rsidRDefault="00F802D6" w:rsidP="00F802D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69</w:t>
      </w:r>
      <w:r>
        <w:fldChar w:fldCharType="end"/>
      </w:r>
      <w:r>
        <w:t xml:space="preserve"> - Installing Automation Packages, Development packages and RPM Build</w:t>
      </w:r>
    </w:p>
    <w:p w14:paraId="3FEC5698" w14:textId="77777777" w:rsidR="00F802D6" w:rsidRDefault="003000CE" w:rsidP="00F802D6">
      <w:pPr>
        <w:keepNext/>
      </w:pPr>
      <w:r>
        <w:rPr>
          <w:noProof/>
        </w:rPr>
        <w:drawing>
          <wp:inline distT="0" distB="0" distL="0" distR="0" wp14:anchorId="3F8F0D12" wp14:editId="3AE7159D">
            <wp:extent cx="5943600" cy="1214120"/>
            <wp:effectExtent l="0" t="0" r="0" b="5080"/>
            <wp:docPr id="74" name="Picture 7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Picture 74" descr="Text&#10;&#10;Description automatically generated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214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747786" w14:textId="1B9C6054" w:rsidR="003000CE" w:rsidRDefault="00F802D6" w:rsidP="0036035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0</w:t>
      </w:r>
      <w:r>
        <w:fldChar w:fldCharType="end"/>
      </w:r>
      <w:r>
        <w:t xml:space="preserve"> - Installing Development Packages &amp; RPM Configuration</w:t>
      </w:r>
    </w:p>
    <w:p w14:paraId="0E3B40DD" w14:textId="77777777" w:rsidR="00EB0314" w:rsidRDefault="003000CE" w:rsidP="00EB0314">
      <w:pPr>
        <w:keepNext/>
      </w:pPr>
      <w:r>
        <w:rPr>
          <w:noProof/>
        </w:rPr>
        <w:drawing>
          <wp:inline distT="0" distB="0" distL="0" distR="0" wp14:anchorId="62916A8C" wp14:editId="5ED06F3C">
            <wp:extent cx="5943600" cy="1207770"/>
            <wp:effectExtent l="0" t="0" r="0" b="0"/>
            <wp:docPr id="75" name="Picture 75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Picture 75" descr="Text&#10;&#10;Description automatically generated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207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3A3245" w14:textId="5153D1B4" w:rsidR="003000CE" w:rsidRDefault="00EB0314" w:rsidP="0036035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1</w:t>
      </w:r>
      <w:r>
        <w:fldChar w:fldCharType="end"/>
      </w:r>
      <w:r>
        <w:t xml:space="preserve"> - Installing python</w:t>
      </w:r>
      <w:r w:rsidR="00360356">
        <w:t xml:space="preserve"> 3.6.0</w:t>
      </w:r>
      <w:r>
        <w:t>, documentation</w:t>
      </w:r>
      <w:r w:rsidR="00360356">
        <w:t xml:space="preserve"> builder</w:t>
      </w:r>
      <w:r>
        <w:t xml:space="preserve"> &amp; libtool development package</w:t>
      </w:r>
    </w:p>
    <w:p w14:paraId="4D22893F" w14:textId="77777777" w:rsidR="00D014D3" w:rsidRDefault="00D014D3">
      <w:pPr>
        <w:spacing w:after="160" w:line="259" w:lineRule="auto"/>
        <w:rPr>
          <w:color w:val="434343"/>
          <w:sz w:val="28"/>
          <w:szCs w:val="28"/>
        </w:rPr>
      </w:pPr>
      <w:r>
        <w:br w:type="page"/>
      </w:r>
    </w:p>
    <w:p w14:paraId="76852412" w14:textId="2172D358" w:rsidR="00740788" w:rsidRPr="00740788" w:rsidRDefault="00740788" w:rsidP="00D014D3">
      <w:pPr>
        <w:pStyle w:val="Heading3"/>
      </w:pPr>
      <w:r>
        <w:lastRenderedPageBreak/>
        <w:t xml:space="preserve">Building </w:t>
      </w:r>
      <w:r w:rsidR="00D014D3">
        <w:t>Distribution Tarball</w:t>
      </w:r>
    </w:p>
    <w:p w14:paraId="01036348" w14:textId="77777777" w:rsidR="00AB19CD" w:rsidRDefault="003000CE" w:rsidP="00AB19CD">
      <w:pPr>
        <w:keepNext/>
      </w:pPr>
      <w:r>
        <w:rPr>
          <w:noProof/>
        </w:rPr>
        <w:drawing>
          <wp:inline distT="0" distB="0" distL="0" distR="0" wp14:anchorId="07069C7D" wp14:editId="11738B5E">
            <wp:extent cx="4857750" cy="1250767"/>
            <wp:effectExtent l="0" t="0" r="0" b="0"/>
            <wp:docPr id="76" name="Picture 7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Picture 76" descr="Text&#10;&#10;Description automatically generated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920858" cy="1267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D7BE0A" w14:textId="17C04CAA" w:rsidR="003000CE" w:rsidRDefault="00AB19CD" w:rsidP="00AB19C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2</w:t>
      </w:r>
      <w:r>
        <w:fldChar w:fldCharType="end"/>
      </w:r>
      <w:r>
        <w:t xml:space="preserve"> - Building Configure Script</w:t>
      </w:r>
    </w:p>
    <w:p w14:paraId="4A6A4C8B" w14:textId="77777777" w:rsidR="00E760DE" w:rsidRDefault="008A43DD" w:rsidP="00E760DE">
      <w:pPr>
        <w:keepNext/>
      </w:pPr>
      <w:r>
        <w:rPr>
          <w:noProof/>
        </w:rPr>
        <w:drawing>
          <wp:inline distT="0" distB="0" distL="0" distR="0" wp14:anchorId="0EFEDDD1" wp14:editId="0234B8CB">
            <wp:extent cx="4838700" cy="1450725"/>
            <wp:effectExtent l="0" t="0" r="0" b="0"/>
            <wp:docPr id="77" name="Picture 7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Picture 77" descr="Text&#10;&#10;Description automatically generated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856809" cy="14561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28465E" w14:textId="68A1CF86" w:rsidR="008A43DD" w:rsidRDefault="00E760DE" w:rsidP="00E760D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3</w:t>
      </w:r>
      <w:r>
        <w:fldChar w:fldCharType="end"/>
      </w:r>
      <w:r>
        <w:t xml:space="preserve"> - Configuring the package</w:t>
      </w:r>
    </w:p>
    <w:p w14:paraId="46909CEB" w14:textId="77777777" w:rsidR="005045BB" w:rsidRDefault="008A43DD" w:rsidP="005045BB">
      <w:pPr>
        <w:keepNext/>
      </w:pPr>
      <w:r>
        <w:rPr>
          <w:noProof/>
        </w:rPr>
        <w:drawing>
          <wp:inline distT="0" distB="0" distL="0" distR="0" wp14:anchorId="5CA3899B" wp14:editId="2331178C">
            <wp:extent cx="4832350" cy="780610"/>
            <wp:effectExtent l="0" t="0" r="0" b="0"/>
            <wp:docPr id="78" name="Picture 78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Picture 78" descr="Text&#10;&#10;Description automatically generated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4905645" cy="792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D5AEF3" w14:textId="6E6EF48B" w:rsidR="00E760DE" w:rsidRDefault="005045BB" w:rsidP="005045B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4</w:t>
      </w:r>
      <w:r>
        <w:fldChar w:fldCharType="end"/>
      </w:r>
      <w:r>
        <w:t xml:space="preserve"> - Building Tarball Distribution</w:t>
      </w:r>
    </w:p>
    <w:p w14:paraId="2F65EA0F" w14:textId="77777777" w:rsidR="0086134E" w:rsidRPr="00B35FA3" w:rsidRDefault="0086134E" w:rsidP="0086134E">
      <w:pPr>
        <w:pStyle w:val="Heading3"/>
      </w:pPr>
      <w:r>
        <w:t>Building RPM</w:t>
      </w:r>
    </w:p>
    <w:p w14:paraId="73D119C9" w14:textId="77777777" w:rsidR="0086134E" w:rsidRDefault="0086134E" w:rsidP="0086134E">
      <w:pPr>
        <w:keepNext/>
      </w:pPr>
      <w:r>
        <w:rPr>
          <w:noProof/>
        </w:rPr>
        <w:drawing>
          <wp:inline distT="0" distB="0" distL="0" distR="0" wp14:anchorId="5F9EA1B7" wp14:editId="63AEE017">
            <wp:extent cx="5943600" cy="319405"/>
            <wp:effectExtent l="0" t="0" r="0" b="4445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D73A24" w14:textId="306421CC" w:rsidR="0086134E" w:rsidRDefault="0086134E" w:rsidP="0086134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5</w:t>
      </w:r>
      <w:r>
        <w:fldChar w:fldCharType="end"/>
      </w:r>
      <w:r>
        <w:t xml:space="preserve"> - Creating rpm directories and copying tar file</w:t>
      </w:r>
    </w:p>
    <w:p w14:paraId="56DE5650" w14:textId="77777777" w:rsidR="0086134E" w:rsidRDefault="0086134E" w:rsidP="0086134E">
      <w:r>
        <w:t xml:space="preserve">I used </w:t>
      </w:r>
      <w:r w:rsidRPr="008A43DD">
        <w:t>mkdir -p ~/rpmbuild/{</w:t>
      </w:r>
      <w:bookmarkStart w:id="1" w:name="_Hlk102573427"/>
      <w:r w:rsidRPr="008A43DD">
        <w:t>SOURCES,BUILD,RPMS,SPECS,SRPMS</w:t>
      </w:r>
      <w:bookmarkEnd w:id="1"/>
      <w:r w:rsidRPr="008A43DD">
        <w:t>}</w:t>
      </w:r>
      <w:r>
        <w:t xml:space="preserve"> to create fivee directories:</w:t>
      </w:r>
    </w:p>
    <w:p w14:paraId="2AA20FBC" w14:textId="77777777" w:rsidR="0086134E" w:rsidRDefault="0086134E" w:rsidP="0086134E">
      <w:pPr>
        <w:pStyle w:val="ListParagraph"/>
        <w:numPr>
          <w:ilvl w:val="0"/>
          <w:numId w:val="4"/>
        </w:numPr>
      </w:pPr>
      <w:r w:rsidRPr="008A43DD">
        <w:t>SOURCES</w:t>
      </w:r>
    </w:p>
    <w:p w14:paraId="26425C84" w14:textId="77777777" w:rsidR="0086134E" w:rsidRDefault="0086134E" w:rsidP="0086134E">
      <w:pPr>
        <w:pStyle w:val="ListParagraph"/>
        <w:numPr>
          <w:ilvl w:val="0"/>
          <w:numId w:val="4"/>
        </w:numPr>
      </w:pPr>
      <w:r w:rsidRPr="008A43DD">
        <w:t>BUILD</w:t>
      </w:r>
    </w:p>
    <w:p w14:paraId="5AE3F6CA" w14:textId="77777777" w:rsidR="0086134E" w:rsidRDefault="0086134E" w:rsidP="0086134E">
      <w:pPr>
        <w:pStyle w:val="ListParagraph"/>
        <w:numPr>
          <w:ilvl w:val="0"/>
          <w:numId w:val="4"/>
        </w:numPr>
      </w:pPr>
      <w:r w:rsidRPr="008A43DD">
        <w:t>RPMS</w:t>
      </w:r>
    </w:p>
    <w:p w14:paraId="767F7E1E" w14:textId="77777777" w:rsidR="0086134E" w:rsidRDefault="0086134E" w:rsidP="0086134E">
      <w:pPr>
        <w:pStyle w:val="ListParagraph"/>
        <w:numPr>
          <w:ilvl w:val="0"/>
          <w:numId w:val="4"/>
        </w:numPr>
      </w:pPr>
      <w:r w:rsidRPr="008A43DD">
        <w:t>SPECS</w:t>
      </w:r>
    </w:p>
    <w:p w14:paraId="141643D4" w14:textId="77777777" w:rsidR="0086134E" w:rsidRDefault="0086134E" w:rsidP="0086134E">
      <w:pPr>
        <w:pStyle w:val="ListParagraph"/>
        <w:numPr>
          <w:ilvl w:val="0"/>
          <w:numId w:val="4"/>
        </w:numPr>
      </w:pPr>
      <w:r w:rsidRPr="008A43DD">
        <w:t>SRPMS</w:t>
      </w:r>
    </w:p>
    <w:p w14:paraId="3534EA77" w14:textId="77777777" w:rsidR="0086134E" w:rsidRDefault="0086134E" w:rsidP="0086134E">
      <w:r>
        <w:t>I then copied the tarball distribution into the sources folder.</w:t>
      </w:r>
    </w:p>
    <w:p w14:paraId="4A13B7E3" w14:textId="77777777" w:rsidR="0086134E" w:rsidRDefault="0086134E" w:rsidP="0086134E">
      <w:pPr>
        <w:keepNext/>
      </w:pPr>
      <w:r>
        <w:rPr>
          <w:noProof/>
        </w:rPr>
        <w:lastRenderedPageBreak/>
        <w:drawing>
          <wp:inline distT="0" distB="0" distL="0" distR="0" wp14:anchorId="46D7C0CD" wp14:editId="5E0C4845">
            <wp:extent cx="5943600" cy="2861945"/>
            <wp:effectExtent l="0" t="0" r="0" b="0"/>
            <wp:docPr id="81" name="Picture 81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Picture 81" descr="Graphical user interface, text, application, email&#10;&#10;Description automatically generated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61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826571" w14:textId="55419C4F" w:rsidR="0086134E" w:rsidRDefault="0086134E" w:rsidP="0086134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6</w:t>
      </w:r>
      <w:r>
        <w:fldChar w:fldCharType="end"/>
      </w:r>
      <w:r>
        <w:t xml:space="preserve"> – Building OVS Userspace</w:t>
      </w:r>
    </w:p>
    <w:p w14:paraId="327A820F" w14:textId="77777777" w:rsidR="0086134E" w:rsidRDefault="0086134E" w:rsidP="0086134E">
      <w:r>
        <w:t>After creating the directories and copying the tarball I remained in the same directory and ran the “rpmbuild” command to build the OpenvSwitch userspace. This creates three RPM’s openvswitch, openvswitch-devel and openvswitchdebuginfo.</w:t>
      </w:r>
    </w:p>
    <w:p w14:paraId="20DC4368" w14:textId="77777777" w:rsidR="0086134E" w:rsidRDefault="0086134E" w:rsidP="0086134E"/>
    <w:p w14:paraId="3D12AAF9" w14:textId="77777777" w:rsidR="0086134E" w:rsidRDefault="0086134E" w:rsidP="0086134E">
      <w:pPr>
        <w:keepNext/>
      </w:pPr>
      <w:r>
        <w:rPr>
          <w:noProof/>
        </w:rPr>
        <w:drawing>
          <wp:inline distT="0" distB="0" distL="0" distR="0" wp14:anchorId="183D6A11" wp14:editId="071AD057">
            <wp:extent cx="5943600" cy="1577340"/>
            <wp:effectExtent l="0" t="0" r="0" b="3810"/>
            <wp:docPr id="82" name="Picture 82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" name="Picture 82" descr="Graphical user interface, text, application&#10;&#10;Description automatically generated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77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35E328" w14:textId="0FBDA0CE" w:rsidR="0086134E" w:rsidRDefault="0086134E" w:rsidP="0086134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7</w:t>
      </w:r>
      <w:r>
        <w:fldChar w:fldCharType="end"/>
      </w:r>
      <w:r>
        <w:t xml:space="preserve"> - Installing OVS</w:t>
      </w:r>
    </w:p>
    <w:p w14:paraId="7E58410E" w14:textId="77777777" w:rsidR="0086134E" w:rsidRDefault="0086134E" w:rsidP="0086134E">
      <w:r>
        <w:t>Taking the newly created RPM from “</w:t>
      </w:r>
      <w:r w:rsidRPr="00B90999">
        <w:t>~/rpmbuild/RPMS/x86_64/openvswitch-2.15.0-1.x86_64.rpm</w:t>
      </w:r>
      <w:r>
        <w:t>” I installed the rpm using the “localinstall” command rather than using “rpm -i” to avoid any dependency issues.</w:t>
      </w:r>
    </w:p>
    <w:p w14:paraId="1AC4B9E3" w14:textId="77777777" w:rsidR="0086134E" w:rsidRDefault="0086134E" w:rsidP="0086134E"/>
    <w:p w14:paraId="081C006D" w14:textId="77777777" w:rsidR="0086134E" w:rsidRDefault="0086134E" w:rsidP="0086134E">
      <w:pPr>
        <w:keepNext/>
      </w:pPr>
      <w:r>
        <w:rPr>
          <w:noProof/>
        </w:rPr>
        <w:drawing>
          <wp:inline distT="0" distB="0" distL="0" distR="0" wp14:anchorId="2AB75BFE" wp14:editId="5750F690">
            <wp:extent cx="5943600" cy="657860"/>
            <wp:effectExtent l="0" t="0" r="0" b="8890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57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490999" w14:textId="5223350F" w:rsidR="0086134E" w:rsidRDefault="0086134E" w:rsidP="0086134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8</w:t>
      </w:r>
      <w:r>
        <w:fldChar w:fldCharType="end"/>
      </w:r>
      <w:r>
        <w:t xml:space="preserve"> - Starting OVS &amp; Enabling Autorun</w:t>
      </w:r>
    </w:p>
    <w:p w14:paraId="4E020EAB" w14:textId="77777777" w:rsidR="0086134E" w:rsidRDefault="0086134E" w:rsidP="0086134E">
      <w:r>
        <w:t>After installing the OVS RPM, I started OVS and enabled it to run each time the system is booted.</w:t>
      </w:r>
    </w:p>
    <w:p w14:paraId="3FF99907" w14:textId="77777777" w:rsidR="0086134E" w:rsidRDefault="0086134E" w:rsidP="0086134E"/>
    <w:p w14:paraId="65707263" w14:textId="77777777" w:rsidR="0086134E" w:rsidRDefault="0086134E" w:rsidP="0086134E">
      <w:pPr>
        <w:keepNext/>
      </w:pPr>
      <w:r>
        <w:rPr>
          <w:noProof/>
        </w:rPr>
        <w:lastRenderedPageBreak/>
        <w:drawing>
          <wp:inline distT="0" distB="0" distL="0" distR="0" wp14:anchorId="580FE39A" wp14:editId="749B7D5C">
            <wp:extent cx="4524375" cy="542925"/>
            <wp:effectExtent l="0" t="0" r="9525" b="9525"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4524375" cy="542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E13FCB" w14:textId="5B38166B" w:rsidR="0086134E" w:rsidRDefault="0086134E" w:rsidP="0086134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79</w:t>
      </w:r>
      <w:r>
        <w:fldChar w:fldCharType="end"/>
      </w:r>
      <w:r>
        <w:t xml:space="preserve"> - Checking install</w:t>
      </w:r>
    </w:p>
    <w:p w14:paraId="4D5923F0" w14:textId="77777777" w:rsidR="0086134E" w:rsidRDefault="0086134E" w:rsidP="0086134E">
      <w:r>
        <w:t>“</w:t>
      </w:r>
      <w:r w:rsidRPr="00B90999">
        <w:t>ovs-vsctl</w:t>
      </w:r>
      <w:r>
        <w:t xml:space="preserve"> </w:t>
      </w:r>
      <w:r w:rsidRPr="00B90999">
        <w:t>show</w:t>
      </w:r>
      <w:r>
        <w:t>” displays the version number showing the OVS has successfully been installed on the system.</w:t>
      </w:r>
    </w:p>
    <w:p w14:paraId="6FC49C2E" w14:textId="77777777" w:rsidR="0086134E" w:rsidRDefault="0086134E" w:rsidP="0086134E"/>
    <w:p w14:paraId="64A8836D" w14:textId="77777777" w:rsidR="0086134E" w:rsidRDefault="0086134E" w:rsidP="0086134E">
      <w:pPr>
        <w:keepNext/>
      </w:pPr>
      <w:r>
        <w:rPr>
          <w:noProof/>
        </w:rPr>
        <w:drawing>
          <wp:inline distT="0" distB="0" distL="0" distR="0" wp14:anchorId="0C251A47" wp14:editId="066DBFFB">
            <wp:extent cx="3905250" cy="4986704"/>
            <wp:effectExtent l="0" t="0" r="0" b="4445"/>
            <wp:docPr id="85" name="Picture 85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" name="Picture 85" descr="Text&#10;&#10;Description automatically generated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3906945" cy="49888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C6CA09" w14:textId="39653069" w:rsidR="0086134E" w:rsidRDefault="0086134E" w:rsidP="0086134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0</w:t>
      </w:r>
      <w:r>
        <w:fldChar w:fldCharType="end"/>
      </w:r>
      <w:r>
        <w:t xml:space="preserve"> - OVS Manual Page</w:t>
      </w:r>
    </w:p>
    <w:p w14:paraId="78418226" w14:textId="3B6ABDC6" w:rsidR="0086134E" w:rsidRDefault="0086134E" w:rsidP="0086134E">
      <w:r>
        <w:t>Man ovs-ctl displa</w:t>
      </w:r>
      <w:r>
        <w:t>y</w:t>
      </w:r>
      <w:r>
        <w:t>s commands which can be used with OVS</w:t>
      </w:r>
    </w:p>
    <w:p w14:paraId="042AE591" w14:textId="77777777" w:rsidR="0086134E" w:rsidRDefault="0086134E" w:rsidP="0086134E"/>
    <w:p w14:paraId="7CB5A598" w14:textId="77777777" w:rsidR="0086134E" w:rsidRDefault="0086134E" w:rsidP="0086134E">
      <w:pPr>
        <w:spacing w:after="160" w:line="259" w:lineRule="auto"/>
        <w:rPr>
          <w:sz w:val="32"/>
          <w:szCs w:val="32"/>
        </w:rPr>
      </w:pPr>
      <w:r>
        <w:br w:type="page"/>
      </w:r>
    </w:p>
    <w:p w14:paraId="7C3DCEB8" w14:textId="14323219" w:rsidR="00AB120F" w:rsidRDefault="00AC0905" w:rsidP="00AB120F">
      <w:pPr>
        <w:pStyle w:val="Heading2"/>
      </w:pPr>
      <w:r>
        <w:lastRenderedPageBreak/>
        <w:t>OVS Configuration</w:t>
      </w:r>
    </w:p>
    <w:p w14:paraId="227DE723" w14:textId="08903FD4" w:rsidR="00AC0905" w:rsidRDefault="00AB120F" w:rsidP="00AB120F">
      <w:pPr>
        <w:pStyle w:val="Heading3"/>
      </w:pPr>
      <w:r>
        <w:t>Reverting Network Settings</w:t>
      </w:r>
    </w:p>
    <w:p w14:paraId="5085DD28" w14:textId="77777777" w:rsidR="00DD5BEB" w:rsidRDefault="00CA62E8" w:rsidP="00DD5BEB">
      <w:pPr>
        <w:keepNext/>
      </w:pPr>
      <w:r>
        <w:rPr>
          <w:noProof/>
        </w:rPr>
        <w:drawing>
          <wp:inline distT="0" distB="0" distL="0" distR="0" wp14:anchorId="048FE97E" wp14:editId="6B5BEFF2">
            <wp:extent cx="4629150" cy="5892275"/>
            <wp:effectExtent l="0" t="0" r="0" b="0"/>
            <wp:docPr id="86" name="Picture 86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" name="Picture 86" descr="Graphical user interface, application&#10;&#10;Description automatically generated"/>
                    <pic:cNvPicPr/>
                  </pic:nvPicPr>
                  <pic:blipFill>
                    <a:blip r:embed="rId91"/>
                    <a:stretch>
                      <a:fillRect/>
                    </a:stretch>
                  </pic:blipFill>
                  <pic:spPr>
                    <a:xfrm>
                      <a:off x="0" y="0"/>
                      <a:ext cx="4636536" cy="59016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77AB49" w14:textId="6B2B4D77" w:rsidR="00CA62E8" w:rsidRDefault="00DD5BEB" w:rsidP="00DD5BE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1</w:t>
      </w:r>
      <w:r>
        <w:fldChar w:fldCharType="end"/>
      </w:r>
      <w:r>
        <w:t xml:space="preserve"> - Reverting Network Settings</w:t>
      </w:r>
    </w:p>
    <w:p w14:paraId="44946F8B" w14:textId="632993B8" w:rsidR="00CA62E8" w:rsidRDefault="00E73A0F" w:rsidP="00CA62E8">
      <w:r>
        <w:t>Before configuring OVS, I reverted the network settings by r</w:t>
      </w:r>
      <w:r w:rsidR="00CA62E8">
        <w:t>emov</w:t>
      </w:r>
      <w:r>
        <w:t>ing</w:t>
      </w:r>
      <w:r w:rsidR="00CA62E8">
        <w:t xml:space="preserve"> the edited ifcfg-ens33 file and br0 file from /etc/sysconfig/network-scripts and plac</w:t>
      </w:r>
      <w:r>
        <w:t>ing</w:t>
      </w:r>
      <w:r w:rsidR="00CA62E8">
        <w:t xml:space="preserve"> them in the ~/home folder, replacing them with the original ifcfg-ens33 file.</w:t>
      </w:r>
    </w:p>
    <w:p w14:paraId="1BC4E672" w14:textId="77777777" w:rsidR="00E73A0F" w:rsidRDefault="00CA62E8" w:rsidP="00E73A0F">
      <w:pPr>
        <w:keepNext/>
      </w:pPr>
      <w:r>
        <w:rPr>
          <w:noProof/>
        </w:rPr>
        <w:lastRenderedPageBreak/>
        <w:drawing>
          <wp:inline distT="0" distB="0" distL="0" distR="0" wp14:anchorId="4E74541B" wp14:editId="34D3BF1B">
            <wp:extent cx="5943600" cy="2801620"/>
            <wp:effectExtent l="0" t="0" r="0" b="0"/>
            <wp:docPr id="87" name="Picture 8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Picture 87" descr="Text&#10;&#10;Description automatically generated"/>
                    <pic:cNvPicPr/>
                  </pic:nvPicPr>
                  <pic:blipFill>
                    <a:blip r:embed="rId9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01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5A7FD6" w14:textId="12905744" w:rsidR="00CA62E8" w:rsidRDefault="00E73A0F" w:rsidP="00E73A0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2</w:t>
      </w:r>
      <w:r>
        <w:fldChar w:fldCharType="end"/>
      </w:r>
      <w:r>
        <w:t xml:space="preserve"> - Rebooting Host</w:t>
      </w:r>
    </w:p>
    <w:p w14:paraId="41097FCC" w14:textId="5CE87194" w:rsidR="00CA62E8" w:rsidRDefault="00CA62E8" w:rsidP="00CA62E8">
      <w:r>
        <w:t xml:space="preserve">I then rebooted the </w:t>
      </w:r>
      <w:r w:rsidR="00A9183E">
        <w:t xml:space="preserve">virtual machine to reconfigure the network settings. </w:t>
      </w:r>
    </w:p>
    <w:p w14:paraId="5C5A271C" w14:textId="77777777" w:rsidR="008C2396" w:rsidRDefault="008C2396" w:rsidP="00CA62E8"/>
    <w:p w14:paraId="477B8971" w14:textId="77777777" w:rsidR="00E73A0F" w:rsidRDefault="00A9183E" w:rsidP="00E73A0F">
      <w:pPr>
        <w:keepNext/>
      </w:pPr>
      <w:r>
        <w:rPr>
          <w:noProof/>
        </w:rPr>
        <w:drawing>
          <wp:inline distT="0" distB="0" distL="0" distR="0" wp14:anchorId="5A517699" wp14:editId="066D3D2A">
            <wp:extent cx="5943600" cy="1701165"/>
            <wp:effectExtent l="0" t="0" r="0" b="0"/>
            <wp:docPr id="88" name="Picture 88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" name="Picture 88" descr="Graphical user interface, application&#10;&#10;Description automatically generated"/>
                    <pic:cNvPicPr/>
                  </pic:nvPicPr>
                  <pic:blipFill>
                    <a:blip r:embed="rId9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01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62F60" w14:textId="5FE0A441" w:rsidR="00A9183E" w:rsidRDefault="00E73A0F" w:rsidP="00E73A0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3</w:t>
      </w:r>
      <w:r>
        <w:fldChar w:fldCharType="end"/>
      </w:r>
      <w:r>
        <w:t xml:space="preserve"> - Testing Reverted Settings</w:t>
      </w:r>
    </w:p>
    <w:p w14:paraId="77186E66" w14:textId="72FF2572" w:rsidR="00A9183E" w:rsidRDefault="00A9183E" w:rsidP="00CA62E8">
      <w:r>
        <w:t>Once logged into the system I then reconfigured my adapter and tested the network connection.</w:t>
      </w:r>
    </w:p>
    <w:p w14:paraId="414C8771" w14:textId="77777777" w:rsidR="00E73A0F" w:rsidRDefault="00E73A0F" w:rsidP="00CA62E8"/>
    <w:p w14:paraId="53BE3FEF" w14:textId="77777777" w:rsidR="00E73A0F" w:rsidRDefault="00D716AC" w:rsidP="00E73A0F">
      <w:pPr>
        <w:keepNext/>
      </w:pPr>
      <w:r>
        <w:rPr>
          <w:noProof/>
        </w:rPr>
        <w:drawing>
          <wp:inline distT="0" distB="0" distL="0" distR="0" wp14:anchorId="5DD1D0AE" wp14:editId="41DB6C5C">
            <wp:extent cx="5943600" cy="1515745"/>
            <wp:effectExtent l="0" t="0" r="0" b="8255"/>
            <wp:docPr id="89" name="Picture 8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Picture 89" descr="Text&#10;&#10;Description automatically generated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15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33EFC5" w14:textId="1C6EFF6A" w:rsidR="00A9183E" w:rsidRDefault="00E73A0F" w:rsidP="00E73A0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4</w:t>
      </w:r>
      <w:r>
        <w:fldChar w:fldCharType="end"/>
      </w:r>
      <w:r>
        <w:t xml:space="preserve"> - Re-Using Ens33 Adapter</w:t>
      </w:r>
    </w:p>
    <w:p w14:paraId="43C1D9F4" w14:textId="2DADDD7C" w:rsidR="00574A3D" w:rsidRDefault="00D716AC" w:rsidP="00CA62E8">
      <w:r>
        <w:t>This is now using the ens33 adapter again instead of the custom br0</w:t>
      </w:r>
    </w:p>
    <w:p w14:paraId="0216B3B2" w14:textId="77777777" w:rsidR="00574A3D" w:rsidRDefault="00574A3D">
      <w:pPr>
        <w:spacing w:after="160" w:line="259" w:lineRule="auto"/>
      </w:pPr>
      <w:r>
        <w:br w:type="page"/>
      </w:r>
    </w:p>
    <w:p w14:paraId="4EF1CF63" w14:textId="5B822E2D" w:rsidR="00574A3D" w:rsidRDefault="00574A3D" w:rsidP="00AB120F">
      <w:pPr>
        <w:pStyle w:val="Heading3"/>
      </w:pPr>
      <w:r>
        <w:lastRenderedPageBreak/>
        <w:t xml:space="preserve">Configuring </w:t>
      </w:r>
      <w:r w:rsidR="00AB120F">
        <w:t>New Network</w:t>
      </w:r>
    </w:p>
    <w:p w14:paraId="788BB1D0" w14:textId="77777777" w:rsidR="00574A3D" w:rsidRDefault="009A4A75" w:rsidP="00574A3D">
      <w:pPr>
        <w:keepNext/>
      </w:pPr>
      <w:r>
        <w:rPr>
          <w:noProof/>
        </w:rPr>
        <w:drawing>
          <wp:inline distT="0" distB="0" distL="0" distR="0" wp14:anchorId="4FC5C84B" wp14:editId="236E6981">
            <wp:extent cx="5943600" cy="2266950"/>
            <wp:effectExtent l="0" t="0" r="0" b="0"/>
            <wp:docPr id="79" name="Picture 79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Picture 79" descr="Text, letter&#10;&#10;Description automatically generated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66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E55778" w14:textId="735DA9EC" w:rsidR="00D716AC" w:rsidRDefault="00574A3D" w:rsidP="00574A3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5</w:t>
      </w:r>
      <w:r>
        <w:fldChar w:fldCharType="end"/>
      </w:r>
      <w:r>
        <w:t xml:space="preserve"> - Creating Bridges &amp; Ports</w:t>
      </w:r>
    </w:p>
    <w:p w14:paraId="634A7277" w14:textId="788CA01B" w:rsidR="009A4A75" w:rsidRDefault="00574A3D" w:rsidP="00CA62E8">
      <w:r>
        <w:t>I c</w:t>
      </w:r>
      <w:r w:rsidR="009A4A75">
        <w:t xml:space="preserve">reated a bridge called vmnet28, </w:t>
      </w:r>
      <w:r w:rsidR="00DF145E">
        <w:t xml:space="preserve">I named it this </w:t>
      </w:r>
      <w:r w:rsidR="009A4A75">
        <w:t xml:space="preserve">as I am on the .28 network. </w:t>
      </w:r>
      <w:r w:rsidR="00DF145E">
        <w:t>I t</w:t>
      </w:r>
      <w:r w:rsidR="009A4A75">
        <w:t>hen created two ports,</w:t>
      </w:r>
      <w:r w:rsidR="00221227">
        <w:t xml:space="preserve"> </w:t>
      </w:r>
      <w:r w:rsidR="009A4A75">
        <w:t>net28 and ens33 setting the interface for vmnet28 as net28.</w:t>
      </w:r>
    </w:p>
    <w:p w14:paraId="45E71190" w14:textId="77777777" w:rsidR="00D4671C" w:rsidRDefault="00D4671C" w:rsidP="00CA62E8"/>
    <w:p w14:paraId="4DF75786" w14:textId="77777777" w:rsidR="00773757" w:rsidRDefault="009A4A75" w:rsidP="00773757">
      <w:pPr>
        <w:keepNext/>
      </w:pPr>
      <w:r>
        <w:rPr>
          <w:noProof/>
        </w:rPr>
        <w:drawing>
          <wp:inline distT="0" distB="0" distL="0" distR="0" wp14:anchorId="5F2C99A5" wp14:editId="0F93ACD6">
            <wp:extent cx="5943600" cy="1985645"/>
            <wp:effectExtent l="0" t="0" r="0" b="0"/>
            <wp:docPr id="90" name="Picture 90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" name="Picture 90" descr="Graphical user interface, application&#10;&#10;Description automatically generated"/>
                    <pic:cNvPicPr/>
                  </pic:nvPicPr>
                  <pic:blipFill>
                    <a:blip r:embed="rId9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85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73CA55" w14:textId="41684573" w:rsidR="009A4A75" w:rsidRDefault="00773757" w:rsidP="00773757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6</w:t>
      </w:r>
      <w:r>
        <w:fldChar w:fldCharType="end"/>
      </w:r>
      <w:r>
        <w:t xml:space="preserve"> - Creating ifcfg-net28 file</w:t>
      </w:r>
    </w:p>
    <w:p w14:paraId="5FB9AA27" w14:textId="0134EB58" w:rsidR="008A6B81" w:rsidRDefault="0001051D" w:rsidP="00CA62E8">
      <w:r>
        <w:t>I then created the ifcfg-</w:t>
      </w:r>
      <w:r w:rsidR="009A4A75">
        <w:t>net28 file</w:t>
      </w:r>
      <w:r w:rsidR="00020005">
        <w:t>, altering the name</w:t>
      </w:r>
      <w:r w:rsidR="007F2B11">
        <w:t xml:space="preserve"> and </w:t>
      </w:r>
      <w:r w:rsidR="00020005">
        <w:t>device</w:t>
      </w:r>
      <w:r w:rsidR="00DE3897">
        <w:t xml:space="preserve"> to</w:t>
      </w:r>
      <w:r w:rsidR="007F2B11">
        <w:t xml:space="preserve"> net28 and changing ipaddr, gateway</w:t>
      </w:r>
      <w:r w:rsidR="008A6B81">
        <w:t xml:space="preserve"> and dns1 to match </w:t>
      </w:r>
      <w:r w:rsidR="008C7B6E">
        <w:t>Prometheus’s</w:t>
      </w:r>
      <w:r w:rsidR="008A6B81">
        <w:t xml:space="preserve"> network settings</w:t>
      </w:r>
      <w:r w:rsidR="008E309A">
        <w:t>.</w:t>
      </w:r>
    </w:p>
    <w:p w14:paraId="3E193F89" w14:textId="32F7991D" w:rsidR="009A4A75" w:rsidRDefault="00DE3897" w:rsidP="00CA62E8">
      <w:r>
        <w:t xml:space="preserve">  </w:t>
      </w:r>
    </w:p>
    <w:p w14:paraId="2A62B175" w14:textId="77777777" w:rsidR="00773757" w:rsidRDefault="009A4A75" w:rsidP="00773757">
      <w:pPr>
        <w:keepNext/>
      </w:pPr>
      <w:r>
        <w:rPr>
          <w:noProof/>
        </w:rPr>
        <w:drawing>
          <wp:inline distT="0" distB="0" distL="0" distR="0" wp14:anchorId="001480EA" wp14:editId="2DA23DE4">
            <wp:extent cx="4924425" cy="1343025"/>
            <wp:effectExtent l="0" t="0" r="9525" b="9525"/>
            <wp:docPr id="91" name="Picture 91" descr="Rectang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" name="Picture 91" descr="Rectangle&#10;&#10;Description automatically generated with medium confidence"/>
                    <pic:cNvPicPr/>
                  </pic:nvPicPr>
                  <pic:blipFill>
                    <a:blip r:embed="rId97"/>
                    <a:stretch>
                      <a:fillRect/>
                    </a:stretch>
                  </pic:blipFill>
                  <pic:spPr>
                    <a:xfrm>
                      <a:off x="0" y="0"/>
                      <a:ext cx="4924425" cy="1343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36B4B7" w14:textId="45BDFF5C" w:rsidR="009A4A75" w:rsidRDefault="00773757" w:rsidP="00773757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7</w:t>
      </w:r>
      <w:r>
        <w:fldChar w:fldCharType="end"/>
      </w:r>
      <w:r>
        <w:t xml:space="preserve"> - Altered ifcfg-ens33 file</w:t>
      </w:r>
    </w:p>
    <w:p w14:paraId="131B857F" w14:textId="06FEAAE7" w:rsidR="009A4A75" w:rsidRDefault="009A4A75" w:rsidP="00CA62E8">
      <w:r>
        <w:t>Altered the ens33 file</w:t>
      </w:r>
    </w:p>
    <w:p w14:paraId="7BF17A1F" w14:textId="77777777" w:rsidR="00846461" w:rsidRDefault="00FA12DC" w:rsidP="00846461">
      <w:pPr>
        <w:keepNext/>
      </w:pPr>
      <w:r>
        <w:rPr>
          <w:noProof/>
        </w:rPr>
        <w:lastRenderedPageBreak/>
        <w:drawing>
          <wp:inline distT="0" distB="0" distL="0" distR="0" wp14:anchorId="4C3493A3" wp14:editId="3022966F">
            <wp:extent cx="4270735" cy="4210050"/>
            <wp:effectExtent l="0" t="0" r="0" b="0"/>
            <wp:docPr id="92" name="Picture 92" descr="A black and white photo of a documen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" name="Picture 92" descr="A black and white photo of a document&#10;&#10;Description automatically generated with low confidence"/>
                    <pic:cNvPicPr/>
                  </pic:nvPicPr>
                  <pic:blipFill>
                    <a:blip r:embed="rId98"/>
                    <a:stretch>
                      <a:fillRect/>
                    </a:stretch>
                  </pic:blipFill>
                  <pic:spPr>
                    <a:xfrm>
                      <a:off x="0" y="0"/>
                      <a:ext cx="4277116" cy="421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EF07B4" w14:textId="4DA15370" w:rsidR="00E71E6D" w:rsidRDefault="00846461" w:rsidP="00846461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8</w:t>
      </w:r>
      <w:r>
        <w:fldChar w:fldCharType="end"/>
      </w:r>
      <w:r>
        <w:t xml:space="preserve"> - Network Configuration</w:t>
      </w:r>
    </w:p>
    <w:p w14:paraId="62336804" w14:textId="75757486" w:rsidR="00654939" w:rsidRDefault="00846461" w:rsidP="00CA62E8">
      <w:r>
        <w:t>Using “</w:t>
      </w:r>
      <w:r>
        <w:t>service network restart</w:t>
      </w:r>
      <w:r>
        <w:t xml:space="preserve">” I restarted the </w:t>
      </w:r>
      <w:r w:rsidR="00364149">
        <w:t>network settings</w:t>
      </w:r>
      <w:r w:rsidR="005E3D98">
        <w:t xml:space="preserve">, entering ifconfig then shows the new net28 adapter </w:t>
      </w:r>
      <w:r w:rsidR="007E1960">
        <w:t>with the same network settings as the ens33 adapter.</w:t>
      </w:r>
    </w:p>
    <w:p w14:paraId="360440AD" w14:textId="5C31FA66" w:rsidR="007E1960" w:rsidRDefault="007E1960" w:rsidP="00CA62E8"/>
    <w:p w14:paraId="045FF4D3" w14:textId="6B5BFF30" w:rsidR="007E1960" w:rsidRDefault="007E1960" w:rsidP="007E1960">
      <w:pPr>
        <w:pStyle w:val="Heading3"/>
      </w:pPr>
      <w:r>
        <w:t>Creating Extra Networks</w:t>
      </w:r>
    </w:p>
    <w:p w14:paraId="2DBCC44B" w14:textId="77777777" w:rsidR="007E1960" w:rsidRDefault="00654939" w:rsidP="007E1960">
      <w:pPr>
        <w:keepNext/>
        <w:spacing w:after="160" w:line="259" w:lineRule="auto"/>
      </w:pPr>
      <w:r>
        <w:rPr>
          <w:noProof/>
        </w:rPr>
        <w:drawing>
          <wp:inline distT="0" distB="0" distL="0" distR="0" wp14:anchorId="42B00AAD" wp14:editId="76966EFA">
            <wp:extent cx="3895725" cy="590550"/>
            <wp:effectExtent l="0" t="0" r="9525" b="0"/>
            <wp:docPr id="98" name="Picture 98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" name="Picture 98" descr="Text, letter&#10;&#10;Description automatically generated"/>
                    <pic:cNvPicPr/>
                  </pic:nvPicPr>
                  <pic:blipFill>
                    <a:blip r:embed="rId99"/>
                    <a:stretch>
                      <a:fillRect/>
                    </a:stretch>
                  </pic:blipFill>
                  <pic:spPr>
                    <a:xfrm>
                      <a:off x="0" y="0"/>
                      <a:ext cx="3895725" cy="590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865733" w14:textId="5A800890" w:rsidR="00913B42" w:rsidRDefault="007E1960" w:rsidP="007E196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89</w:t>
      </w:r>
      <w:r>
        <w:fldChar w:fldCharType="end"/>
      </w:r>
      <w:r>
        <w:t xml:space="preserve"> - Adding vmnet30-32 bridges</w:t>
      </w:r>
    </w:p>
    <w:p w14:paraId="5C0A9147" w14:textId="7D413E76" w:rsidR="007D658B" w:rsidRPr="007D658B" w:rsidRDefault="007D658B" w:rsidP="007D658B">
      <w:r>
        <w:t>Using the same command as before I added bridges vmnet 30 through 32.</w:t>
      </w:r>
    </w:p>
    <w:p w14:paraId="3DB0C7D6" w14:textId="77777777" w:rsidR="007E1960" w:rsidRDefault="00913B42" w:rsidP="007E1960">
      <w:pPr>
        <w:keepNext/>
        <w:spacing w:after="160" w:line="259" w:lineRule="auto"/>
      </w:pPr>
      <w:r>
        <w:rPr>
          <w:noProof/>
        </w:rPr>
        <w:drawing>
          <wp:inline distT="0" distB="0" distL="0" distR="0" wp14:anchorId="031E12B5" wp14:editId="590A5C08">
            <wp:extent cx="5943600" cy="424815"/>
            <wp:effectExtent l="0" t="0" r="0" b="0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566658" w14:textId="03A0E522" w:rsidR="00913B42" w:rsidRDefault="007E1960" w:rsidP="007E196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0</w:t>
      </w:r>
      <w:r>
        <w:fldChar w:fldCharType="end"/>
      </w:r>
      <w:r>
        <w:t xml:space="preserve"> - Adding net30-32 ports | Setting net30-32 interfaces</w:t>
      </w:r>
    </w:p>
    <w:p w14:paraId="454EE665" w14:textId="1A9397F2" w:rsidR="007D658B" w:rsidRPr="007D658B" w:rsidRDefault="001523ED" w:rsidP="007D658B">
      <w:r>
        <w:t xml:space="preserve">Similarly, </w:t>
      </w:r>
      <w:r w:rsidR="007D658B">
        <w:t xml:space="preserve">I also </w:t>
      </w:r>
      <w:r>
        <w:t xml:space="preserve">added the ports for each of </w:t>
      </w:r>
      <w:r w:rsidR="008C0214">
        <w:t>these bridges, setting the interfaces for them a</w:t>
      </w:r>
      <w:r w:rsidR="00C24A9F">
        <w:t>s net30-32.</w:t>
      </w:r>
    </w:p>
    <w:p w14:paraId="68E3E3F5" w14:textId="77777777" w:rsidR="007E1960" w:rsidRDefault="00913B42" w:rsidP="007E1960">
      <w:pPr>
        <w:keepNext/>
        <w:spacing w:after="160" w:line="259" w:lineRule="auto"/>
      </w:pPr>
      <w:r>
        <w:rPr>
          <w:noProof/>
        </w:rPr>
        <w:lastRenderedPageBreak/>
        <w:drawing>
          <wp:inline distT="0" distB="0" distL="0" distR="0" wp14:anchorId="737A53D3" wp14:editId="36EEAFE7">
            <wp:extent cx="3171825" cy="5686425"/>
            <wp:effectExtent l="0" t="0" r="9525" b="9525"/>
            <wp:docPr id="100" name="Picture 100" descr="A picture containing text, receip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" name="Picture 100" descr="A picture containing text, receipt&#10;&#10;Description automatically generated"/>
                    <pic:cNvPicPr/>
                  </pic:nvPicPr>
                  <pic:blipFill>
                    <a:blip r:embed="rId101"/>
                    <a:stretch>
                      <a:fillRect/>
                    </a:stretch>
                  </pic:blipFill>
                  <pic:spPr>
                    <a:xfrm>
                      <a:off x="0" y="0"/>
                      <a:ext cx="3171825" cy="568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342299" w14:textId="50F23175" w:rsidR="00913B42" w:rsidRDefault="007E1960" w:rsidP="007E196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1</w:t>
      </w:r>
      <w:r>
        <w:fldChar w:fldCharType="end"/>
      </w:r>
      <w:r>
        <w:t xml:space="preserve"> - Final OVS network setup</w:t>
      </w:r>
    </w:p>
    <w:p w14:paraId="0F715B42" w14:textId="6EEB63CF" w:rsidR="00E26034" w:rsidRDefault="007B5B64">
      <w:pPr>
        <w:spacing w:after="160" w:line="259" w:lineRule="auto"/>
      </w:pPr>
      <w:r>
        <w:t xml:space="preserve">After adding the new </w:t>
      </w:r>
      <w:r w:rsidR="00811BEA">
        <w:t>bridges and ports, I then used the “ovs-vsctl show” command to check the</w:t>
      </w:r>
      <w:r w:rsidR="00913B42">
        <w:t xml:space="preserve"> OVS Network</w:t>
      </w:r>
      <w:r w:rsidR="00E26034">
        <w:t xml:space="preserve"> was configured correctly.</w:t>
      </w:r>
    </w:p>
    <w:p w14:paraId="5760F1E9" w14:textId="77777777" w:rsidR="00E26034" w:rsidRDefault="00E26034">
      <w:pPr>
        <w:spacing w:after="160" w:line="259" w:lineRule="auto"/>
      </w:pPr>
      <w:r>
        <w:br w:type="page"/>
      </w:r>
    </w:p>
    <w:p w14:paraId="47C65855" w14:textId="1D65D9F3" w:rsidR="00E26034" w:rsidRDefault="00E26034" w:rsidP="00E26034">
      <w:pPr>
        <w:pStyle w:val="Heading3"/>
      </w:pPr>
      <w:r>
        <w:lastRenderedPageBreak/>
        <w:t>Configuring ifcfg30-32</w:t>
      </w:r>
    </w:p>
    <w:p w14:paraId="6767119F" w14:textId="7950607F" w:rsidR="000C7D59" w:rsidRPr="000C7D59" w:rsidRDefault="000C7D59" w:rsidP="000C7D59">
      <w:r>
        <w:t xml:space="preserve">When configuring the new files, I copied the previously configured ifcfg-28 file, renaming each new </w:t>
      </w:r>
      <w:r w:rsidR="00D16F9E">
        <w:t xml:space="preserve">file according to the network and changing </w:t>
      </w:r>
      <w:r w:rsidR="00E71844">
        <w:t>NAME, DEVICE and IPADDR</w:t>
      </w:r>
      <w:r w:rsidR="00DD4547">
        <w:t xml:space="preserve"> within each new file</w:t>
      </w:r>
      <w:r w:rsidR="00E71844">
        <w:t>.</w:t>
      </w:r>
    </w:p>
    <w:p w14:paraId="412E5BCD" w14:textId="77777777" w:rsidR="00E71844" w:rsidRDefault="005F0C74" w:rsidP="00E71844">
      <w:pPr>
        <w:keepNext/>
        <w:spacing w:after="160" w:line="259" w:lineRule="auto"/>
      </w:pPr>
      <w:r>
        <w:rPr>
          <w:noProof/>
        </w:rPr>
        <w:drawing>
          <wp:inline distT="0" distB="0" distL="0" distR="0" wp14:anchorId="3CB04500" wp14:editId="32DDF972">
            <wp:extent cx="4953000" cy="2781300"/>
            <wp:effectExtent l="0" t="0" r="0" b="0"/>
            <wp:docPr id="104" name="Picture 104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" name="Picture 104" descr="Graphical user interface, text, application, email&#10;&#10;Description automatically generated"/>
                    <pic:cNvPicPr/>
                  </pic:nvPicPr>
                  <pic:blipFill rotWithShape="1">
                    <a:blip r:embed="rId102"/>
                    <a:srcRect r="2804"/>
                    <a:stretch/>
                  </pic:blipFill>
                  <pic:spPr bwMode="auto">
                    <a:xfrm>
                      <a:off x="0" y="0"/>
                      <a:ext cx="4953000" cy="27813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E7084D" w14:textId="7BE66146" w:rsidR="005F0C74" w:rsidRDefault="00E71844" w:rsidP="00E71844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2</w:t>
      </w:r>
      <w:r>
        <w:fldChar w:fldCharType="end"/>
      </w:r>
      <w:r>
        <w:t xml:space="preserve"> </w:t>
      </w:r>
      <w:bookmarkStart w:id="2" w:name="_Hlk102576738"/>
      <w:r>
        <w:t>- New ifcfg-net30</w:t>
      </w:r>
      <w:bookmarkEnd w:id="2"/>
    </w:p>
    <w:p w14:paraId="0CBB2E26" w14:textId="77777777" w:rsidR="00E71844" w:rsidRDefault="005F0C74" w:rsidP="00E71844">
      <w:pPr>
        <w:keepNext/>
        <w:spacing w:after="160" w:line="259" w:lineRule="auto"/>
      </w:pPr>
      <w:r>
        <w:rPr>
          <w:noProof/>
        </w:rPr>
        <w:drawing>
          <wp:inline distT="0" distB="0" distL="0" distR="0" wp14:anchorId="6D400BBB" wp14:editId="4F9439D2">
            <wp:extent cx="4562475" cy="2508250"/>
            <wp:effectExtent l="0" t="0" r="0" b="0"/>
            <wp:docPr id="102" name="Picture 102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" name="Picture 102" descr="Graphical user interface, text, application, email&#10;&#10;Description automatically generated"/>
                    <pic:cNvPicPr/>
                  </pic:nvPicPr>
                  <pic:blipFill rotWithShape="1">
                    <a:blip r:embed="rId103"/>
                    <a:srcRect r="12430"/>
                    <a:stretch/>
                  </pic:blipFill>
                  <pic:spPr bwMode="auto">
                    <a:xfrm>
                      <a:off x="0" y="0"/>
                      <a:ext cx="4563823" cy="25089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C999D6" w14:textId="1731901D" w:rsidR="005F0C74" w:rsidRDefault="00E71844" w:rsidP="00E71844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3</w:t>
      </w:r>
      <w:r>
        <w:fldChar w:fldCharType="end"/>
      </w:r>
      <w:r>
        <w:t xml:space="preserve"> </w:t>
      </w:r>
      <w:r w:rsidRPr="002C2E0D">
        <w:t>- New ifcfg-net3</w:t>
      </w:r>
      <w:r>
        <w:t>1</w:t>
      </w:r>
    </w:p>
    <w:p w14:paraId="465BC467" w14:textId="77777777" w:rsidR="00E71844" w:rsidRDefault="005F0C74" w:rsidP="00E71844">
      <w:pPr>
        <w:keepNext/>
        <w:spacing w:after="160" w:line="259" w:lineRule="auto"/>
      </w:pPr>
      <w:r>
        <w:rPr>
          <w:noProof/>
        </w:rPr>
        <w:lastRenderedPageBreak/>
        <w:drawing>
          <wp:inline distT="0" distB="0" distL="0" distR="0" wp14:anchorId="0E60530B" wp14:editId="7E9E2DEA">
            <wp:extent cx="3906317" cy="2193020"/>
            <wp:effectExtent l="0" t="0" r="0" b="0"/>
            <wp:docPr id="103" name="Picture 103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" name="Picture 103" descr="Graphical user interface, text, application, email&#10;&#10;Description automatically generated"/>
                    <pic:cNvPicPr/>
                  </pic:nvPicPr>
                  <pic:blipFill rotWithShape="1">
                    <a:blip r:embed="rId104"/>
                    <a:srcRect r="3024"/>
                    <a:stretch/>
                  </pic:blipFill>
                  <pic:spPr bwMode="auto">
                    <a:xfrm>
                      <a:off x="0" y="0"/>
                      <a:ext cx="3910650" cy="21954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F15B11" w14:textId="58431AD9" w:rsidR="005F0C74" w:rsidRDefault="00E71844" w:rsidP="00E71844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4</w:t>
      </w:r>
      <w:r>
        <w:fldChar w:fldCharType="end"/>
      </w:r>
      <w:r>
        <w:t xml:space="preserve"> </w:t>
      </w:r>
      <w:r w:rsidRPr="00A64392">
        <w:t>- New ifcfg-net3</w:t>
      </w:r>
      <w:r>
        <w:t>2</w:t>
      </w:r>
    </w:p>
    <w:p w14:paraId="22F45DF2" w14:textId="77777777" w:rsidR="00E71844" w:rsidRDefault="000E280A" w:rsidP="00E71844">
      <w:pPr>
        <w:keepNext/>
        <w:spacing w:after="160" w:line="259" w:lineRule="auto"/>
      </w:pPr>
      <w:r>
        <w:rPr>
          <w:noProof/>
        </w:rPr>
        <w:drawing>
          <wp:inline distT="0" distB="0" distL="0" distR="0" wp14:anchorId="563F7E42" wp14:editId="5CDB944C">
            <wp:extent cx="5791200" cy="438150"/>
            <wp:effectExtent l="0" t="0" r="0" b="0"/>
            <wp:docPr id="105" name="Picture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5"/>
                    <a:stretch>
                      <a:fillRect/>
                    </a:stretch>
                  </pic:blipFill>
                  <pic:spPr>
                    <a:xfrm>
                      <a:off x="0" y="0"/>
                      <a:ext cx="5791200" cy="438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F258EC" w14:textId="3D41876C" w:rsidR="000E280A" w:rsidRDefault="00E71844" w:rsidP="00E71844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5</w:t>
      </w:r>
      <w:r>
        <w:fldChar w:fldCharType="end"/>
      </w:r>
      <w:r>
        <w:t xml:space="preserve"> - Restarting network</w:t>
      </w:r>
    </w:p>
    <w:p w14:paraId="37532193" w14:textId="6B63BDDE" w:rsidR="000E280A" w:rsidRDefault="000E280A">
      <w:pPr>
        <w:spacing w:after="160" w:line="259" w:lineRule="auto"/>
      </w:pPr>
      <w:r>
        <w:t>Restarting the network shows there are no issues with the configuration files.</w:t>
      </w:r>
    </w:p>
    <w:p w14:paraId="5B530F45" w14:textId="77777777" w:rsidR="00EF5FD4" w:rsidRDefault="000E280A" w:rsidP="00EF5FD4">
      <w:pPr>
        <w:keepNext/>
        <w:spacing w:after="160" w:line="259" w:lineRule="auto"/>
      </w:pPr>
      <w:r>
        <w:rPr>
          <w:noProof/>
        </w:rPr>
        <w:drawing>
          <wp:inline distT="0" distB="0" distL="0" distR="0" wp14:anchorId="70F3BA20" wp14:editId="0DD6EBF1">
            <wp:extent cx="3829292" cy="3555187"/>
            <wp:effectExtent l="0" t="0" r="0" b="0"/>
            <wp:docPr id="106" name="Picture 106" descr="A black and white documen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" name="Picture 106" descr="A black and white document&#10;&#10;Description automatically generated with low confidence"/>
                    <pic:cNvPicPr/>
                  </pic:nvPicPr>
                  <pic:blipFill>
                    <a:blip r:embed="rId106"/>
                    <a:stretch>
                      <a:fillRect/>
                    </a:stretch>
                  </pic:blipFill>
                  <pic:spPr>
                    <a:xfrm>
                      <a:off x="0" y="0"/>
                      <a:ext cx="3832600" cy="3558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77DE6A" w14:textId="33C7C01A" w:rsidR="000E280A" w:rsidRDefault="00EF5FD4" w:rsidP="00EF5FD4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6</w:t>
      </w:r>
      <w:r>
        <w:fldChar w:fldCharType="end"/>
      </w:r>
      <w:r>
        <w:t xml:space="preserve"> - Custom Network Interfaces</w:t>
      </w:r>
    </w:p>
    <w:p w14:paraId="40D1D5D1" w14:textId="743552E2" w:rsidR="00F41FFC" w:rsidRDefault="002C2A8A">
      <w:pPr>
        <w:spacing w:after="160" w:line="259" w:lineRule="auto"/>
        <w:rPr>
          <w:sz w:val="32"/>
          <w:szCs w:val="32"/>
        </w:rPr>
      </w:pPr>
      <w:r>
        <w:t>After restarting the network</w:t>
      </w:r>
      <w:r w:rsidR="00CA49C0">
        <w:t>, a</w:t>
      </w:r>
      <w:r w:rsidR="000E280A">
        <w:t>ll network</w:t>
      </w:r>
      <w:r w:rsidR="00CA49C0">
        <w:t xml:space="preserve"> interfaces</w:t>
      </w:r>
      <w:r w:rsidR="000E280A">
        <w:t xml:space="preserve"> are displayed with the correct IP, subnet and broadcast addresses when using</w:t>
      </w:r>
      <w:r w:rsidR="00CA49C0">
        <w:t xml:space="preserve"> the</w:t>
      </w:r>
      <w:r w:rsidR="000E280A">
        <w:t xml:space="preserve"> ifconfig</w:t>
      </w:r>
      <w:r w:rsidR="00961F6A">
        <w:t xml:space="preserve"> command</w:t>
      </w:r>
      <w:r w:rsidR="00F41FFC">
        <w:br w:type="page"/>
      </w:r>
    </w:p>
    <w:p w14:paraId="69175A49" w14:textId="5F06F8DF" w:rsidR="009A4A75" w:rsidRDefault="00E71E6D" w:rsidP="00E71E6D">
      <w:pPr>
        <w:pStyle w:val="Heading2"/>
      </w:pPr>
      <w:r>
        <w:lastRenderedPageBreak/>
        <w:t>Networking in the cloud</w:t>
      </w:r>
    </w:p>
    <w:p w14:paraId="298676C7" w14:textId="25D222E7" w:rsidR="003D6F94" w:rsidRPr="003D6F94" w:rsidRDefault="003D6F94" w:rsidP="003D6F94">
      <w:r>
        <w:t xml:space="preserve">In this section I will be configuring </w:t>
      </w:r>
      <w:r w:rsidR="006505D6">
        <w:t xml:space="preserve">the </w:t>
      </w:r>
      <w:r w:rsidR="006F7579">
        <w:t>cloud networks</w:t>
      </w:r>
      <w:r w:rsidR="00A37CB0">
        <w:t xml:space="preserve"> for net 28-32</w:t>
      </w:r>
      <w:r w:rsidR="00C01F85">
        <w:t xml:space="preserve">. </w:t>
      </w:r>
    </w:p>
    <w:p w14:paraId="01B8CA57" w14:textId="58BCD367" w:rsidR="003D6F94" w:rsidRPr="003D6F94" w:rsidRDefault="00F41FFC" w:rsidP="003D6F94">
      <w:pPr>
        <w:pStyle w:val="Heading3"/>
      </w:pPr>
      <w:r>
        <w:t>Net 28</w:t>
      </w:r>
    </w:p>
    <w:p w14:paraId="249C6BF0" w14:textId="77777777" w:rsidR="00B80AC1" w:rsidRDefault="00E71E6D" w:rsidP="00B80AC1">
      <w:pPr>
        <w:keepNext/>
      </w:pPr>
      <w:r>
        <w:rPr>
          <w:noProof/>
        </w:rPr>
        <w:drawing>
          <wp:inline distT="0" distB="0" distL="0" distR="0" wp14:anchorId="0EA1BD98" wp14:editId="6DF3232B">
            <wp:extent cx="4876800" cy="1714500"/>
            <wp:effectExtent l="0" t="0" r="0" b="0"/>
            <wp:docPr id="93" name="Picture 9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" name="Picture 93" descr="Graphical user interface, application&#10;&#10;Description automatically generated"/>
                    <pic:cNvPicPr/>
                  </pic:nvPicPr>
                  <pic:blipFill>
                    <a:blip r:embed="rId107"/>
                    <a:stretch>
                      <a:fillRect/>
                    </a:stretch>
                  </pic:blipFill>
                  <pic:spPr>
                    <a:xfrm>
                      <a:off x="0" y="0"/>
                      <a:ext cx="4876800" cy="1714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47964F" w14:textId="410611D0" w:rsidR="00E71E6D" w:rsidRDefault="00B80AC1" w:rsidP="00B80AC1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7</w:t>
      </w:r>
      <w:r>
        <w:fldChar w:fldCharType="end"/>
      </w:r>
      <w:r>
        <w:t xml:space="preserve"> - Deleting old Bridge Network</w:t>
      </w:r>
    </w:p>
    <w:p w14:paraId="49A04E4C" w14:textId="77EE09CD" w:rsidR="00DB776A" w:rsidRDefault="00DB776A" w:rsidP="00DB776A">
      <w:r>
        <w:t>As I am no longer using the bridged network, I can delete this from the virtual networks section of Open Nebula so it can be replaced by my net28.</w:t>
      </w:r>
    </w:p>
    <w:p w14:paraId="01FAFCA1" w14:textId="77777777" w:rsidR="00DB776A" w:rsidRPr="00DB776A" w:rsidRDefault="00DB776A" w:rsidP="00DB776A"/>
    <w:p w14:paraId="79870356" w14:textId="77777777" w:rsidR="00B80AC1" w:rsidRDefault="00503326" w:rsidP="00B80AC1">
      <w:pPr>
        <w:keepNext/>
      </w:pPr>
      <w:r>
        <w:rPr>
          <w:noProof/>
        </w:rPr>
        <w:drawing>
          <wp:inline distT="0" distB="0" distL="0" distR="0" wp14:anchorId="202E398C" wp14:editId="2862685B">
            <wp:extent cx="3886200" cy="2152650"/>
            <wp:effectExtent l="0" t="0" r="0" b="0"/>
            <wp:docPr id="94" name="Picture 94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" name="Picture 94" descr="Graphical user interface, text, application, email&#10;&#10;Description automatically generated"/>
                    <pic:cNvPicPr/>
                  </pic:nvPicPr>
                  <pic:blipFill>
                    <a:blip r:embed="rId108"/>
                    <a:stretch>
                      <a:fillRect/>
                    </a:stretch>
                  </pic:blipFill>
                  <pic:spPr>
                    <a:xfrm>
                      <a:off x="0" y="0"/>
                      <a:ext cx="3886200" cy="2152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E9173" w14:textId="3D577FDA" w:rsidR="00503326" w:rsidRDefault="00B80AC1" w:rsidP="00B80AC1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8</w:t>
      </w:r>
      <w:r>
        <w:fldChar w:fldCharType="end"/>
      </w:r>
      <w:r>
        <w:t xml:space="preserve"> - New Net28 Network</w:t>
      </w:r>
    </w:p>
    <w:p w14:paraId="4E6A881C" w14:textId="485CA915" w:rsidR="00DB776A" w:rsidRPr="00DB776A" w:rsidRDefault="00492C39" w:rsidP="00DB776A">
      <w:r>
        <w:t xml:space="preserve">The setup </w:t>
      </w:r>
      <w:r w:rsidR="00EB6918">
        <w:t>processes</w:t>
      </w:r>
      <w:r>
        <w:t xml:space="preserve"> the same as setting up the bridged adapter, firstly within the general tab, I set the name of the </w:t>
      </w:r>
      <w:r w:rsidR="00565027">
        <w:t>virtual network as net28.</w:t>
      </w:r>
    </w:p>
    <w:p w14:paraId="637FF80F" w14:textId="77777777" w:rsidR="00B80AC1" w:rsidRDefault="00503326" w:rsidP="00B80AC1">
      <w:pPr>
        <w:keepNext/>
      </w:pPr>
      <w:r>
        <w:rPr>
          <w:noProof/>
        </w:rPr>
        <w:lastRenderedPageBreak/>
        <w:drawing>
          <wp:inline distT="0" distB="0" distL="0" distR="0" wp14:anchorId="20A6390A" wp14:editId="11583638">
            <wp:extent cx="2962275" cy="2929989"/>
            <wp:effectExtent l="0" t="0" r="0" b="0"/>
            <wp:docPr id="95" name="Picture 95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5" name="Picture 95" descr="Graphical user interface, text, application, email&#10;&#10;Description automatically generated"/>
                    <pic:cNvPicPr/>
                  </pic:nvPicPr>
                  <pic:blipFill>
                    <a:blip r:embed="rId109"/>
                    <a:stretch>
                      <a:fillRect/>
                    </a:stretch>
                  </pic:blipFill>
                  <pic:spPr>
                    <a:xfrm>
                      <a:off x="0" y="0"/>
                      <a:ext cx="2964433" cy="2932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2C012" w14:textId="3695728E" w:rsidR="00503326" w:rsidRDefault="00B80AC1" w:rsidP="00B80AC1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99</w:t>
      </w:r>
      <w:r>
        <w:fldChar w:fldCharType="end"/>
      </w:r>
      <w:r>
        <w:t xml:space="preserve"> - Net28 (Conf)</w:t>
      </w:r>
    </w:p>
    <w:p w14:paraId="1CC47AED" w14:textId="58ECCC02" w:rsidR="00503326" w:rsidRDefault="00565027" w:rsidP="00E71E6D">
      <w:r>
        <w:t>Next, within the conf tab I se</w:t>
      </w:r>
      <w:r w:rsidR="00111B1F">
        <w:t xml:space="preserve">t bridge to vmnet28 and changed Network </w:t>
      </w:r>
      <w:r w:rsidR="00503326">
        <w:t>Mode</w:t>
      </w:r>
      <w:r w:rsidR="00111B1F">
        <w:t xml:space="preserve"> to Open vSwitch since this has now been setup</w:t>
      </w:r>
      <w:r w:rsidR="0021048C">
        <w:t>.</w:t>
      </w:r>
    </w:p>
    <w:p w14:paraId="51B3E804" w14:textId="77777777" w:rsidR="00AC5B58" w:rsidRDefault="00503326" w:rsidP="00AC5B58">
      <w:pPr>
        <w:keepNext/>
      </w:pPr>
      <w:r>
        <w:rPr>
          <w:noProof/>
        </w:rPr>
        <w:drawing>
          <wp:inline distT="0" distB="0" distL="0" distR="0" wp14:anchorId="0364124A" wp14:editId="311E606C">
            <wp:extent cx="3019425" cy="2781300"/>
            <wp:effectExtent l="0" t="0" r="9525" b="0"/>
            <wp:docPr id="96" name="Picture 96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" name="Picture 96" descr="Graphical user interface, text, application, email&#10;&#10;Description automatically generated"/>
                    <pic:cNvPicPr/>
                  </pic:nvPicPr>
                  <pic:blipFill>
                    <a:blip r:embed="rId110"/>
                    <a:stretch>
                      <a:fillRect/>
                    </a:stretch>
                  </pic:blipFill>
                  <pic:spPr>
                    <a:xfrm>
                      <a:off x="0" y="0"/>
                      <a:ext cx="3019425" cy="278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F5034E" w14:textId="7A227DE1" w:rsidR="00503326" w:rsidRDefault="00AC5B58" w:rsidP="00AC5B58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0</w:t>
      </w:r>
      <w:r>
        <w:fldChar w:fldCharType="end"/>
      </w:r>
      <w:r>
        <w:t xml:space="preserve"> - Net28 Addresses</w:t>
      </w:r>
    </w:p>
    <w:p w14:paraId="61D94D81" w14:textId="18677A26" w:rsidR="00503326" w:rsidRDefault="0021048C" w:rsidP="00E71E6D">
      <w:r>
        <w:t xml:space="preserve">Within the addresses tab, I set the </w:t>
      </w:r>
      <w:r w:rsidR="005F1A6B">
        <w:t>First usable IPv4 address. Since this machine is bridged, this</w:t>
      </w:r>
      <w:r w:rsidR="00630D5A">
        <w:t xml:space="preserve"> IP address</w:t>
      </w:r>
      <w:r w:rsidR="005F1A6B">
        <w:t xml:space="preserve"> </w:t>
      </w:r>
      <w:r w:rsidR="00DE75FE">
        <w:t xml:space="preserve">is </w:t>
      </w:r>
      <w:r w:rsidR="005F1A6B">
        <w:t>the host machine</w:t>
      </w:r>
      <w:r w:rsidR="00DE75FE">
        <w:t>,</w:t>
      </w:r>
      <w:r w:rsidR="005F1A6B">
        <w:t xml:space="preserve"> </w:t>
      </w:r>
      <w:r w:rsidR="00503326">
        <w:t>Prometheus</w:t>
      </w:r>
      <w:r w:rsidR="00DE75FE">
        <w:t>, plus one</w:t>
      </w:r>
      <w:r w:rsidR="00F1143A">
        <w:t xml:space="preserve"> (148.197.28.177+1)</w:t>
      </w:r>
      <w:r w:rsidR="00DE75FE">
        <w:t>. I also set the network size to one as this network</w:t>
      </w:r>
      <w:r w:rsidR="00742173">
        <w:t xml:space="preserve"> will only use 1 address.</w:t>
      </w:r>
    </w:p>
    <w:p w14:paraId="1FB385FF" w14:textId="77777777" w:rsidR="00AC5B58" w:rsidRDefault="00503326" w:rsidP="00AC5B58">
      <w:pPr>
        <w:keepNext/>
      </w:pPr>
      <w:r>
        <w:rPr>
          <w:noProof/>
        </w:rPr>
        <w:lastRenderedPageBreak/>
        <w:drawing>
          <wp:inline distT="0" distB="0" distL="0" distR="0" wp14:anchorId="1B9B9992" wp14:editId="3B5F2A6A">
            <wp:extent cx="4619625" cy="2381250"/>
            <wp:effectExtent l="0" t="0" r="9525" b="0"/>
            <wp:docPr id="97" name="Picture 97" descr="Application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" name="Picture 97" descr="Application&#10;&#10;Description automatically generated with medium confidence"/>
                    <pic:cNvPicPr/>
                  </pic:nvPicPr>
                  <pic:blipFill>
                    <a:blip r:embed="rId111"/>
                    <a:stretch>
                      <a:fillRect/>
                    </a:stretch>
                  </pic:blipFill>
                  <pic:spPr>
                    <a:xfrm>
                      <a:off x="0" y="0"/>
                      <a:ext cx="4619625" cy="2381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A55F94" w14:textId="3EA747A8" w:rsidR="00503326" w:rsidRDefault="00AC5B58" w:rsidP="00AC5B58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1</w:t>
      </w:r>
      <w:r>
        <w:fldChar w:fldCharType="end"/>
      </w:r>
      <w:r>
        <w:t xml:space="preserve"> - Net28 (Context)</w:t>
      </w:r>
    </w:p>
    <w:p w14:paraId="6DFB9033" w14:textId="37B1ACEB" w:rsidR="00503326" w:rsidRDefault="00F37D3A" w:rsidP="00E71E6D">
      <w:r>
        <w:t>Within the context tab I then further</w:t>
      </w:r>
      <w:r w:rsidR="006E1F20">
        <w:t xml:space="preserve"> configured the</w:t>
      </w:r>
      <w:r>
        <w:t xml:space="preserve"> </w:t>
      </w:r>
      <w:r w:rsidR="00DB74C2">
        <w:t>n</w:t>
      </w:r>
      <w:r w:rsidR="00503326">
        <w:t>etwork settings of the virtual network</w:t>
      </w:r>
      <w:r w:rsidR="006E1F20">
        <w:t xml:space="preserve">, </w:t>
      </w:r>
      <w:r w:rsidR="008313E9">
        <w:t>inserting the Gateway, network mask and DNS.</w:t>
      </w:r>
    </w:p>
    <w:p w14:paraId="0CD598B3" w14:textId="77777777" w:rsidR="00201CED" w:rsidRDefault="00201CED">
      <w:pPr>
        <w:spacing w:after="160" w:line="259" w:lineRule="auto"/>
        <w:rPr>
          <w:color w:val="434343"/>
          <w:sz w:val="28"/>
          <w:szCs w:val="28"/>
        </w:rPr>
      </w:pPr>
      <w:r>
        <w:br w:type="page"/>
      </w:r>
    </w:p>
    <w:p w14:paraId="5423FC81" w14:textId="1D061162" w:rsidR="00C5779F" w:rsidRDefault="00AC5B58" w:rsidP="00C5779F">
      <w:pPr>
        <w:pStyle w:val="Heading3"/>
      </w:pPr>
      <w:r>
        <w:lastRenderedPageBreak/>
        <w:t>Configuring</w:t>
      </w:r>
      <w:r w:rsidR="00C5779F">
        <w:t xml:space="preserve"> Net30-32</w:t>
      </w:r>
    </w:p>
    <w:p w14:paraId="6C4DFF06" w14:textId="4F2D3F7C" w:rsidR="00C5779F" w:rsidRPr="00C5779F" w:rsidRDefault="00C5779F" w:rsidP="00C5779F">
      <w:r>
        <w:t xml:space="preserve">These </w:t>
      </w:r>
      <w:r w:rsidR="006F6211">
        <w:t xml:space="preserve">virtual networks </w:t>
      </w:r>
      <w:r>
        <w:t>are configured in the same way</w:t>
      </w:r>
      <w:r w:rsidR="006F6211">
        <w:t xml:space="preserve"> as net28.</w:t>
      </w:r>
      <w:r w:rsidR="00451DEE">
        <w:t xml:space="preserve"> Following the data present in the </w:t>
      </w:r>
      <w:r w:rsidR="00740A25">
        <w:t>ifcfg files of each network.</w:t>
      </w:r>
      <w:r w:rsidR="0088435A">
        <w:t xml:space="preserve"> Within the Addresses section for each of these I set this </w:t>
      </w:r>
      <w:r w:rsidR="00DD4412">
        <w:t>as 5 as I will have multiple machines running within the cloud environment</w:t>
      </w:r>
      <w:r w:rsidR="00A5562A">
        <w:t xml:space="preserve"> on the same networks.</w:t>
      </w:r>
      <w:r w:rsidR="006F6211">
        <w:t xml:space="preserve"> </w:t>
      </w:r>
    </w:p>
    <w:p w14:paraId="72B5CA4E" w14:textId="6A0EADE0" w:rsidR="00703A4F" w:rsidRDefault="00F41FFC" w:rsidP="00C5779F">
      <w:pPr>
        <w:pStyle w:val="Heading4"/>
      </w:pPr>
      <w:r>
        <w:t>Net 30</w:t>
      </w:r>
    </w:p>
    <w:p w14:paraId="647171F1" w14:textId="77777777" w:rsidR="00201CED" w:rsidRDefault="00F41FFC" w:rsidP="00201CED">
      <w:pPr>
        <w:keepNext/>
      </w:pPr>
      <w:r>
        <w:rPr>
          <w:noProof/>
        </w:rPr>
        <w:drawing>
          <wp:inline distT="0" distB="0" distL="0" distR="0" wp14:anchorId="373BCA8E" wp14:editId="796971DE">
            <wp:extent cx="1192378" cy="1656081"/>
            <wp:effectExtent l="0" t="0" r="0" b="0"/>
            <wp:docPr id="107" name="Picture 107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" name="Picture 107" descr="Graphical user interface, application&#10;&#10;Description automatically generated"/>
                    <pic:cNvPicPr/>
                  </pic:nvPicPr>
                  <pic:blipFill>
                    <a:blip r:embed="rId112"/>
                    <a:stretch>
                      <a:fillRect/>
                    </a:stretch>
                  </pic:blipFill>
                  <pic:spPr>
                    <a:xfrm>
                      <a:off x="0" y="0"/>
                      <a:ext cx="1196509" cy="16618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65011C" w14:textId="2B16E054" w:rsidR="00201CED" w:rsidRPr="00201CED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2</w:t>
      </w:r>
      <w:r>
        <w:fldChar w:fldCharType="end"/>
      </w:r>
      <w:r>
        <w:t xml:space="preserve"> - Net30 (General)</w:t>
      </w:r>
    </w:p>
    <w:p w14:paraId="5A49489B" w14:textId="77777777" w:rsidR="00201CED" w:rsidRDefault="00F41FFC" w:rsidP="00201CED">
      <w:pPr>
        <w:keepNext/>
      </w:pPr>
      <w:r>
        <w:rPr>
          <w:noProof/>
        </w:rPr>
        <w:drawing>
          <wp:inline distT="0" distB="0" distL="0" distR="0" wp14:anchorId="1C42313C" wp14:editId="27B66439">
            <wp:extent cx="1236269" cy="2500476"/>
            <wp:effectExtent l="0" t="0" r="0" b="0"/>
            <wp:docPr id="108" name="Picture 108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" name="Picture 108" descr="Graphical user interface, text, application&#10;&#10;Description automatically generated"/>
                    <pic:cNvPicPr/>
                  </pic:nvPicPr>
                  <pic:blipFill>
                    <a:blip r:embed="rId113"/>
                    <a:stretch>
                      <a:fillRect/>
                    </a:stretch>
                  </pic:blipFill>
                  <pic:spPr>
                    <a:xfrm>
                      <a:off x="0" y="0"/>
                      <a:ext cx="1241344" cy="2510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538D9" w14:textId="057A3DB2" w:rsidR="00F41FFC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3</w:t>
      </w:r>
      <w:r>
        <w:fldChar w:fldCharType="end"/>
      </w:r>
      <w:r>
        <w:t xml:space="preserve"> - Net30 (Conf)</w:t>
      </w:r>
    </w:p>
    <w:p w14:paraId="4403827F" w14:textId="77777777" w:rsidR="00201CED" w:rsidRDefault="00F41FFC" w:rsidP="00201CED">
      <w:pPr>
        <w:keepNext/>
      </w:pPr>
      <w:r>
        <w:rPr>
          <w:noProof/>
        </w:rPr>
        <w:lastRenderedPageBreak/>
        <w:drawing>
          <wp:inline distT="0" distB="0" distL="0" distR="0" wp14:anchorId="075B0097" wp14:editId="493244BF">
            <wp:extent cx="2600325" cy="2314575"/>
            <wp:effectExtent l="0" t="0" r="9525" b="9525"/>
            <wp:docPr id="109" name="Picture 109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" name="Picture 109" descr="Graphical user interface, text, application, email&#10;&#10;Description automatically generated"/>
                    <pic:cNvPicPr/>
                  </pic:nvPicPr>
                  <pic:blipFill>
                    <a:blip r:embed="rId114"/>
                    <a:stretch>
                      <a:fillRect/>
                    </a:stretch>
                  </pic:blipFill>
                  <pic:spPr>
                    <a:xfrm>
                      <a:off x="0" y="0"/>
                      <a:ext cx="2600325" cy="2314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11DEDE" w14:textId="3CB4ED71" w:rsidR="0024367C" w:rsidRPr="0024367C" w:rsidRDefault="00201CED" w:rsidP="00A36B9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4</w:t>
      </w:r>
      <w:r>
        <w:fldChar w:fldCharType="end"/>
      </w:r>
      <w:r>
        <w:t xml:space="preserve"> - Net30 (Addresses)</w:t>
      </w:r>
    </w:p>
    <w:p w14:paraId="0E56ABC4" w14:textId="77777777" w:rsidR="00201CED" w:rsidRDefault="00F41FFC" w:rsidP="00201CED">
      <w:pPr>
        <w:keepNext/>
      </w:pPr>
      <w:r>
        <w:rPr>
          <w:noProof/>
        </w:rPr>
        <w:drawing>
          <wp:inline distT="0" distB="0" distL="0" distR="0" wp14:anchorId="3155EE29" wp14:editId="489E7688">
            <wp:extent cx="4743450" cy="2514600"/>
            <wp:effectExtent l="0" t="0" r="0" b="0"/>
            <wp:docPr id="110" name="Picture 110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" name="Picture 110" descr="Graphical user interface, text, application, email&#10;&#10;Description automatically generated"/>
                    <pic:cNvPicPr/>
                  </pic:nvPicPr>
                  <pic:blipFill>
                    <a:blip r:embed="rId115"/>
                    <a:stretch>
                      <a:fillRect/>
                    </a:stretch>
                  </pic:blipFill>
                  <pic:spPr>
                    <a:xfrm>
                      <a:off x="0" y="0"/>
                      <a:ext cx="474345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D07B5A" w14:textId="6F6A5E52" w:rsidR="00F41FFC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5</w:t>
      </w:r>
      <w:r>
        <w:fldChar w:fldCharType="end"/>
      </w:r>
      <w:r>
        <w:t xml:space="preserve"> - Net30 (Context)</w:t>
      </w:r>
    </w:p>
    <w:p w14:paraId="714AEDDB" w14:textId="1D849F12" w:rsidR="00F41FFC" w:rsidRDefault="00F41FFC" w:rsidP="00F41FFC">
      <w:pPr>
        <w:spacing w:after="160" w:line="259" w:lineRule="auto"/>
      </w:pPr>
    </w:p>
    <w:p w14:paraId="0F77F8BE" w14:textId="396C2661" w:rsidR="00F41FFC" w:rsidRPr="00F41FFC" w:rsidRDefault="00F41FFC" w:rsidP="00201CED">
      <w:pPr>
        <w:pStyle w:val="Heading4"/>
      </w:pPr>
      <w:r>
        <w:t>Net 31</w:t>
      </w:r>
    </w:p>
    <w:p w14:paraId="6A31DFAE" w14:textId="77777777" w:rsidR="00201CED" w:rsidRDefault="00F41FFC" w:rsidP="00201CED">
      <w:pPr>
        <w:keepNext/>
      </w:pPr>
      <w:r>
        <w:rPr>
          <w:noProof/>
        </w:rPr>
        <w:drawing>
          <wp:inline distT="0" distB="0" distL="0" distR="0" wp14:anchorId="2FFA2BDE" wp14:editId="2B71A763">
            <wp:extent cx="1638300" cy="1323975"/>
            <wp:effectExtent l="0" t="0" r="0" b="9525"/>
            <wp:docPr id="111" name="Picture 11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" name="Picture 111" descr="Graphical user interface, application&#10;&#10;Description automatically generated"/>
                    <pic:cNvPicPr/>
                  </pic:nvPicPr>
                  <pic:blipFill>
                    <a:blip r:embed="rId116"/>
                    <a:stretch>
                      <a:fillRect/>
                    </a:stretch>
                  </pic:blipFill>
                  <pic:spPr>
                    <a:xfrm>
                      <a:off x="0" y="0"/>
                      <a:ext cx="1638300" cy="1323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398855" w14:textId="59652E8C" w:rsidR="00703A4F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6</w:t>
      </w:r>
      <w:r>
        <w:fldChar w:fldCharType="end"/>
      </w:r>
      <w:r w:rsidRPr="00762386">
        <w:t xml:space="preserve"> - Net3</w:t>
      </w:r>
      <w:r>
        <w:t>1 (General)</w:t>
      </w:r>
    </w:p>
    <w:p w14:paraId="477A9862" w14:textId="77777777" w:rsidR="00201CED" w:rsidRDefault="00F41FFC" w:rsidP="00201CED">
      <w:pPr>
        <w:keepNext/>
      </w:pPr>
      <w:r>
        <w:rPr>
          <w:noProof/>
        </w:rPr>
        <w:lastRenderedPageBreak/>
        <w:drawing>
          <wp:inline distT="0" distB="0" distL="0" distR="0" wp14:anchorId="5634194B" wp14:editId="120BE958">
            <wp:extent cx="1053389" cy="2106778"/>
            <wp:effectExtent l="0" t="0" r="0" b="0"/>
            <wp:docPr id="112" name="Picture 112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" name="Picture 112" descr="Graphical user interface, text, application&#10;&#10;Description automatically generated"/>
                    <pic:cNvPicPr/>
                  </pic:nvPicPr>
                  <pic:blipFill>
                    <a:blip r:embed="rId117"/>
                    <a:stretch>
                      <a:fillRect/>
                    </a:stretch>
                  </pic:blipFill>
                  <pic:spPr>
                    <a:xfrm>
                      <a:off x="0" y="0"/>
                      <a:ext cx="1057487" cy="21149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269746" w14:textId="3F3FE538" w:rsidR="00F41FFC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7</w:t>
      </w:r>
      <w:r>
        <w:fldChar w:fldCharType="end"/>
      </w:r>
      <w:r w:rsidRPr="00D30FF8">
        <w:t xml:space="preserve"> - Net3</w:t>
      </w:r>
      <w:r>
        <w:t>1 (Conf)</w:t>
      </w:r>
    </w:p>
    <w:p w14:paraId="223ECF6E" w14:textId="77777777" w:rsidR="00201CED" w:rsidRDefault="00F41FFC" w:rsidP="00201CED">
      <w:pPr>
        <w:keepNext/>
      </w:pPr>
      <w:r>
        <w:rPr>
          <w:noProof/>
        </w:rPr>
        <w:drawing>
          <wp:inline distT="0" distB="0" distL="0" distR="0" wp14:anchorId="426A5CE8" wp14:editId="057B0B79">
            <wp:extent cx="3143250" cy="2762250"/>
            <wp:effectExtent l="0" t="0" r="0" b="0"/>
            <wp:docPr id="113" name="Picture 113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" name="Picture 113" descr="Graphical user interface, text, application, email&#10;&#10;Description automatically generated"/>
                    <pic:cNvPicPr/>
                  </pic:nvPicPr>
                  <pic:blipFill>
                    <a:blip r:embed="rId118"/>
                    <a:stretch>
                      <a:fillRect/>
                    </a:stretch>
                  </pic:blipFill>
                  <pic:spPr>
                    <a:xfrm>
                      <a:off x="0" y="0"/>
                      <a:ext cx="3143250" cy="2762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2B98F" w14:textId="733EB149" w:rsidR="00F41FFC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8</w:t>
      </w:r>
      <w:r>
        <w:fldChar w:fldCharType="end"/>
      </w:r>
      <w:r w:rsidRPr="002653B6">
        <w:t xml:space="preserve"> - Net3</w:t>
      </w:r>
      <w:r>
        <w:t>1 (Addresses)</w:t>
      </w:r>
    </w:p>
    <w:p w14:paraId="2FB0C289" w14:textId="77777777" w:rsidR="00201CED" w:rsidRDefault="00F41FFC" w:rsidP="00201CED">
      <w:pPr>
        <w:keepNext/>
      </w:pPr>
      <w:r>
        <w:rPr>
          <w:noProof/>
        </w:rPr>
        <w:drawing>
          <wp:inline distT="0" distB="0" distL="0" distR="0" wp14:anchorId="2BFD4A99" wp14:editId="2F2389BA">
            <wp:extent cx="4676775" cy="2505075"/>
            <wp:effectExtent l="0" t="0" r="9525" b="9525"/>
            <wp:docPr id="114" name="Picture 114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" name="Picture 114" descr="Graphical user interface, text, application, email&#10;&#10;Description automatically generated"/>
                    <pic:cNvPicPr/>
                  </pic:nvPicPr>
                  <pic:blipFill>
                    <a:blip r:embed="rId119"/>
                    <a:stretch>
                      <a:fillRect/>
                    </a:stretch>
                  </pic:blipFill>
                  <pic:spPr>
                    <a:xfrm>
                      <a:off x="0" y="0"/>
                      <a:ext cx="4676775" cy="2505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6749DC" w14:textId="211634B0" w:rsidR="00F41FFC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09</w:t>
      </w:r>
      <w:r>
        <w:fldChar w:fldCharType="end"/>
      </w:r>
      <w:r w:rsidRPr="009453A7">
        <w:t xml:space="preserve"> - Net3</w:t>
      </w:r>
      <w:r>
        <w:t>1 (Context)</w:t>
      </w:r>
    </w:p>
    <w:p w14:paraId="5F2764F0" w14:textId="0D348DFE" w:rsidR="00F41FFC" w:rsidRDefault="00F41FFC" w:rsidP="00C5779F">
      <w:pPr>
        <w:pStyle w:val="Heading4"/>
      </w:pPr>
      <w:r>
        <w:lastRenderedPageBreak/>
        <w:t>Net 32</w:t>
      </w:r>
    </w:p>
    <w:p w14:paraId="1493DA10" w14:textId="77777777" w:rsidR="00201CED" w:rsidRDefault="00F41FFC" w:rsidP="00201CED">
      <w:pPr>
        <w:keepNext/>
      </w:pPr>
      <w:r>
        <w:rPr>
          <w:noProof/>
        </w:rPr>
        <w:drawing>
          <wp:inline distT="0" distB="0" distL="0" distR="0" wp14:anchorId="15550783" wp14:editId="7A0DFC89">
            <wp:extent cx="1714500" cy="1352550"/>
            <wp:effectExtent l="0" t="0" r="0" b="0"/>
            <wp:docPr id="115" name="Picture 11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" name="Picture 115" descr="Graphical user interface, application&#10;&#10;Description automatically generated"/>
                    <pic:cNvPicPr/>
                  </pic:nvPicPr>
                  <pic:blipFill>
                    <a:blip r:embed="rId120"/>
                    <a:stretch>
                      <a:fillRect/>
                    </a:stretch>
                  </pic:blipFill>
                  <pic:spPr>
                    <a:xfrm>
                      <a:off x="0" y="0"/>
                      <a:ext cx="1714500" cy="1352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7FDE0" w14:textId="29D5A5E9" w:rsidR="00F41FFC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0</w:t>
      </w:r>
      <w:r>
        <w:fldChar w:fldCharType="end"/>
      </w:r>
      <w:r w:rsidRPr="008673F5">
        <w:t xml:space="preserve"> - Net32 (</w:t>
      </w:r>
      <w:r>
        <w:t>General</w:t>
      </w:r>
      <w:r w:rsidRPr="008673F5">
        <w:t>)</w:t>
      </w:r>
    </w:p>
    <w:p w14:paraId="4C2AEBC4" w14:textId="77777777" w:rsidR="00201CED" w:rsidRDefault="00BB27B2" w:rsidP="00201CED">
      <w:pPr>
        <w:keepNext/>
      </w:pPr>
      <w:r>
        <w:rPr>
          <w:noProof/>
        </w:rPr>
        <w:drawing>
          <wp:inline distT="0" distB="0" distL="0" distR="0" wp14:anchorId="667B76D1" wp14:editId="298A2B69">
            <wp:extent cx="1657350" cy="3429000"/>
            <wp:effectExtent l="0" t="0" r="0" b="0"/>
            <wp:docPr id="116" name="Picture 116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" name="Picture 116" descr="Graphical user interface, text, application&#10;&#10;Description automatically generated"/>
                    <pic:cNvPicPr/>
                  </pic:nvPicPr>
                  <pic:blipFill>
                    <a:blip r:embed="rId121"/>
                    <a:stretch>
                      <a:fillRect/>
                    </a:stretch>
                  </pic:blipFill>
                  <pic:spPr>
                    <a:xfrm>
                      <a:off x="0" y="0"/>
                      <a:ext cx="1657350" cy="3429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106C48" w14:textId="096E364E" w:rsidR="00BB27B2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1</w:t>
      </w:r>
      <w:r>
        <w:fldChar w:fldCharType="end"/>
      </w:r>
      <w:r w:rsidRPr="00AC33B0">
        <w:t xml:space="preserve"> - Net32 (</w:t>
      </w:r>
      <w:r>
        <w:t>Conf</w:t>
      </w:r>
      <w:r w:rsidRPr="00AC33B0">
        <w:t>)</w:t>
      </w:r>
    </w:p>
    <w:p w14:paraId="72E32947" w14:textId="77777777" w:rsidR="00201CED" w:rsidRDefault="00BB27B2" w:rsidP="00201CED">
      <w:pPr>
        <w:keepNext/>
      </w:pPr>
      <w:r>
        <w:rPr>
          <w:noProof/>
        </w:rPr>
        <w:drawing>
          <wp:inline distT="0" distB="0" distL="0" distR="0" wp14:anchorId="09D7BA45" wp14:editId="3411A469">
            <wp:extent cx="1181100" cy="2381250"/>
            <wp:effectExtent l="0" t="0" r="0" b="0"/>
            <wp:docPr id="117" name="Picture 117" descr="Graphical user interface, text, application, chat or text messag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" name="Picture 117" descr="Graphical user interface, text, application, chat or text message&#10;&#10;Description automatically generated"/>
                    <pic:cNvPicPr/>
                  </pic:nvPicPr>
                  <pic:blipFill>
                    <a:blip r:embed="rId122"/>
                    <a:stretch>
                      <a:fillRect/>
                    </a:stretch>
                  </pic:blipFill>
                  <pic:spPr>
                    <a:xfrm>
                      <a:off x="0" y="0"/>
                      <a:ext cx="1181100" cy="2381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27A4AC" w14:textId="7FDD2041" w:rsidR="00BB27B2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2</w:t>
      </w:r>
      <w:r>
        <w:fldChar w:fldCharType="end"/>
      </w:r>
      <w:r w:rsidRPr="00A603C8">
        <w:t xml:space="preserve"> - Net32 (</w:t>
      </w:r>
      <w:r>
        <w:t>Addresses</w:t>
      </w:r>
      <w:r w:rsidRPr="00A603C8">
        <w:t>)</w:t>
      </w:r>
    </w:p>
    <w:p w14:paraId="1561F52C" w14:textId="77777777" w:rsidR="00201CED" w:rsidRDefault="00BB27B2" w:rsidP="00201CED">
      <w:pPr>
        <w:keepNext/>
      </w:pPr>
      <w:r>
        <w:rPr>
          <w:noProof/>
        </w:rPr>
        <w:lastRenderedPageBreak/>
        <w:drawing>
          <wp:inline distT="0" distB="0" distL="0" distR="0" wp14:anchorId="2A1497F5" wp14:editId="73164F25">
            <wp:extent cx="4676775" cy="2505075"/>
            <wp:effectExtent l="0" t="0" r="9525" b="9525"/>
            <wp:docPr id="118" name="Picture 118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" name="Picture 118" descr="Graphical user interface, text, application, email&#10;&#10;Description automatically generated"/>
                    <pic:cNvPicPr/>
                  </pic:nvPicPr>
                  <pic:blipFill>
                    <a:blip r:embed="rId123"/>
                    <a:stretch>
                      <a:fillRect/>
                    </a:stretch>
                  </pic:blipFill>
                  <pic:spPr>
                    <a:xfrm>
                      <a:off x="0" y="0"/>
                      <a:ext cx="4676775" cy="2505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D18387" w14:textId="6A5491B7" w:rsidR="00BB27B2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3</w:t>
      </w:r>
      <w:r>
        <w:fldChar w:fldCharType="end"/>
      </w:r>
      <w:r w:rsidRPr="00982E19">
        <w:t xml:space="preserve"> - Net32 (</w:t>
      </w:r>
      <w:r>
        <w:t>Context</w:t>
      </w:r>
      <w:r w:rsidRPr="00982E19">
        <w:t>)</w:t>
      </w:r>
    </w:p>
    <w:p w14:paraId="0C71BBD6" w14:textId="77777777" w:rsidR="00201CED" w:rsidRDefault="00BB27B2" w:rsidP="00201CED">
      <w:pPr>
        <w:keepNext/>
      </w:pPr>
      <w:r>
        <w:rPr>
          <w:noProof/>
        </w:rPr>
        <w:drawing>
          <wp:inline distT="0" distB="0" distL="0" distR="0" wp14:anchorId="7AA3D0AD" wp14:editId="2EF851F3">
            <wp:extent cx="5943600" cy="1423035"/>
            <wp:effectExtent l="0" t="0" r="0" b="0"/>
            <wp:docPr id="119" name="Picture 119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" name="Picture 119" descr="Table&#10;&#10;Description automatically generated"/>
                    <pic:cNvPicPr/>
                  </pic:nvPicPr>
                  <pic:blipFill>
                    <a:blip r:embed="rId12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23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DD456A" w14:textId="01DD11F0" w:rsidR="00BB27B2" w:rsidRDefault="00201CED" w:rsidP="00201CE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4</w:t>
      </w:r>
      <w:r>
        <w:fldChar w:fldCharType="end"/>
      </w:r>
      <w:r>
        <w:t xml:space="preserve"> - Net28-32 Virtual Networks</w:t>
      </w:r>
    </w:p>
    <w:p w14:paraId="4878D6F3" w14:textId="5BF50425" w:rsidR="007C1A96" w:rsidRPr="007C1A96" w:rsidRDefault="007C1A96" w:rsidP="007C1A96">
      <w:r>
        <w:t xml:space="preserve">After configuring all networks, these then show up in the </w:t>
      </w:r>
      <w:r w:rsidR="009356CC">
        <w:t xml:space="preserve">virtual </w:t>
      </w:r>
      <w:r w:rsidR="00A32BA4">
        <w:t>network’s</w:t>
      </w:r>
      <w:r w:rsidR="009356CC">
        <w:t xml:space="preserve"> menu displaying how many virtual machines they are leased to.</w:t>
      </w:r>
    </w:p>
    <w:p w14:paraId="564D9B91" w14:textId="77777777" w:rsidR="00BB27B2" w:rsidRDefault="00BB27B2">
      <w:pPr>
        <w:spacing w:after="160" w:line="259" w:lineRule="auto"/>
      </w:pPr>
      <w:r>
        <w:br w:type="page"/>
      </w:r>
    </w:p>
    <w:p w14:paraId="6B13B446" w14:textId="5081EC00" w:rsidR="00BB27B2" w:rsidRDefault="00BB27B2" w:rsidP="00BB27B2">
      <w:pPr>
        <w:pStyle w:val="Heading2"/>
      </w:pPr>
      <w:r>
        <w:lastRenderedPageBreak/>
        <w:t>Dynamic Routing</w:t>
      </w:r>
    </w:p>
    <w:p w14:paraId="4970E019" w14:textId="77777777" w:rsidR="00682D18" w:rsidRDefault="00BB27B2" w:rsidP="00682D18">
      <w:pPr>
        <w:keepNext/>
      </w:pPr>
      <w:r>
        <w:rPr>
          <w:noProof/>
        </w:rPr>
        <w:drawing>
          <wp:inline distT="0" distB="0" distL="0" distR="0" wp14:anchorId="0AE3EF17" wp14:editId="00EEEF81">
            <wp:extent cx="5943600" cy="2261235"/>
            <wp:effectExtent l="0" t="0" r="0" b="0"/>
            <wp:docPr id="120" name="Picture 120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" name="Picture 120" descr="Text, letter&#10;&#10;Description automatically generated"/>
                    <pic:cNvPicPr/>
                  </pic:nvPicPr>
                  <pic:blipFill>
                    <a:blip r:embed="rId12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61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47ACD8" w14:textId="2624EA0E" w:rsidR="00BB27B2" w:rsidRDefault="00682D18" w:rsidP="00682D18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5</w:t>
      </w:r>
      <w:r>
        <w:fldChar w:fldCharType="end"/>
      </w:r>
      <w:r>
        <w:t xml:space="preserve"> - Installing Routing Software</w:t>
      </w:r>
    </w:p>
    <w:p w14:paraId="0C9A6E1F" w14:textId="116B9CA1" w:rsidR="00682D18" w:rsidRPr="00682D18" w:rsidRDefault="00BF6691" w:rsidP="00682D18">
      <w:r>
        <w:t xml:space="preserve">To begin dynamic routing, I installed </w:t>
      </w:r>
      <w:r w:rsidR="00860844">
        <w:t xml:space="preserve">the </w:t>
      </w:r>
      <w:r>
        <w:t>quagga</w:t>
      </w:r>
      <w:r w:rsidR="003A120F">
        <w:t xml:space="preserve"> routing software, used for </w:t>
      </w:r>
      <w:r w:rsidR="009A7AED">
        <w:t>Open Shortest Path First(OSPF) which will be used for the cloud networks</w:t>
      </w:r>
    </w:p>
    <w:p w14:paraId="4E0E4ECF" w14:textId="780B0546" w:rsidR="00C07B17" w:rsidRDefault="00C07B17" w:rsidP="00C07B17">
      <w:pPr>
        <w:pStyle w:val="Heading3"/>
      </w:pPr>
      <w:r>
        <w:t>Ospf.conf Configuration</w:t>
      </w:r>
    </w:p>
    <w:p w14:paraId="08F23643" w14:textId="77777777" w:rsidR="00D0317B" w:rsidRDefault="00C07B17" w:rsidP="00D0317B">
      <w:pPr>
        <w:keepNext/>
      </w:pPr>
      <w:r>
        <w:rPr>
          <w:noProof/>
        </w:rPr>
        <w:drawing>
          <wp:inline distT="0" distB="0" distL="0" distR="0" wp14:anchorId="1342B12F" wp14:editId="009419CA">
            <wp:extent cx="4495800" cy="2733675"/>
            <wp:effectExtent l="0" t="0" r="0" b="9525"/>
            <wp:docPr id="121" name="Picture 12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" name="Picture 121" descr="Text&#10;&#10;Description automatically generated"/>
                    <pic:cNvPicPr/>
                  </pic:nvPicPr>
                  <pic:blipFill>
                    <a:blip r:embed="rId126"/>
                    <a:stretch>
                      <a:fillRect/>
                    </a:stretch>
                  </pic:blipFill>
                  <pic:spPr>
                    <a:xfrm>
                      <a:off x="0" y="0"/>
                      <a:ext cx="4495800" cy="2733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093C13" w14:textId="1F3D5D60" w:rsidR="00C07B17" w:rsidRDefault="00D0317B" w:rsidP="00D0317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6</w:t>
      </w:r>
      <w:r>
        <w:fldChar w:fldCharType="end"/>
      </w:r>
      <w:r>
        <w:t xml:space="preserve"> - ospfd.conf file configuration</w:t>
      </w:r>
    </w:p>
    <w:p w14:paraId="6C50E3BC" w14:textId="51C39A31" w:rsidR="00D0317B" w:rsidRPr="00D0317B" w:rsidRDefault="000900EE" w:rsidP="00D0317B">
      <w:r>
        <w:t>To configure ospf, all networks and their addresses must be manually entered into the</w:t>
      </w:r>
      <w:r w:rsidR="00D12C61">
        <w:t xml:space="preserve"> ospfd.conf file.</w:t>
      </w:r>
    </w:p>
    <w:p w14:paraId="3D205154" w14:textId="3066001C" w:rsidR="00C07B17" w:rsidRDefault="00C07B17" w:rsidP="00C07B17">
      <w:pPr>
        <w:pStyle w:val="Heading3"/>
      </w:pPr>
      <w:r>
        <w:lastRenderedPageBreak/>
        <w:t>Zebra.conf configuration</w:t>
      </w:r>
    </w:p>
    <w:p w14:paraId="4E6D9107" w14:textId="77777777" w:rsidR="00D12C61" w:rsidRDefault="00F6127D" w:rsidP="00D12C61">
      <w:pPr>
        <w:keepNext/>
      </w:pPr>
      <w:r>
        <w:rPr>
          <w:noProof/>
        </w:rPr>
        <w:drawing>
          <wp:inline distT="0" distB="0" distL="0" distR="0" wp14:anchorId="720765FC" wp14:editId="52E13876">
            <wp:extent cx="3381375" cy="3127772"/>
            <wp:effectExtent l="0" t="0" r="0" b="0"/>
            <wp:docPr id="122" name="Picture 122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" name="Picture 122" descr="Graphical user interface, text, application&#10;&#10;Description automatically generated"/>
                    <pic:cNvPicPr/>
                  </pic:nvPicPr>
                  <pic:blipFill>
                    <a:blip r:embed="rId127"/>
                    <a:stretch>
                      <a:fillRect/>
                    </a:stretch>
                  </pic:blipFill>
                  <pic:spPr>
                    <a:xfrm>
                      <a:off x="0" y="0"/>
                      <a:ext cx="3383408" cy="31296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EFA41" w14:textId="6AF3AEDD" w:rsidR="00F6127D" w:rsidRDefault="00D12C61" w:rsidP="00D12C61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7</w:t>
      </w:r>
      <w:r>
        <w:fldChar w:fldCharType="end"/>
      </w:r>
      <w:r>
        <w:t xml:space="preserve"> - zebra.conf file configuration</w:t>
      </w:r>
    </w:p>
    <w:p w14:paraId="201FCD2B" w14:textId="7D10068D" w:rsidR="00D12C61" w:rsidRPr="00D12C61" w:rsidRDefault="00CF5D9C" w:rsidP="00D12C61">
      <w:r>
        <w:t>zebra.conf is the configuration file used for the zebra routing manager daemon. This file will</w:t>
      </w:r>
      <w:r w:rsidR="00F15902">
        <w:t xml:space="preserve"> contain all network interfaces that quagga will </w:t>
      </w:r>
      <w:r w:rsidR="00430401">
        <w:t>use for routing the network.</w:t>
      </w:r>
    </w:p>
    <w:p w14:paraId="1B56AD8D" w14:textId="674CCD2B" w:rsidR="00F6127D" w:rsidRDefault="00F6127D" w:rsidP="00F6127D"/>
    <w:p w14:paraId="6F23E826" w14:textId="77777777" w:rsidR="00C453A7" w:rsidRDefault="00F6127D" w:rsidP="00C453A7">
      <w:pPr>
        <w:keepNext/>
      </w:pPr>
      <w:r>
        <w:rPr>
          <w:noProof/>
        </w:rPr>
        <w:drawing>
          <wp:inline distT="0" distB="0" distL="0" distR="0" wp14:anchorId="6B7D78D5" wp14:editId="119C51CF">
            <wp:extent cx="5943600" cy="935990"/>
            <wp:effectExtent l="0" t="0" r="0" b="0"/>
            <wp:docPr id="123" name="Picture 123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" name="Picture 123" descr="Graphical user interface, text&#10;&#10;Description automatically generated"/>
                    <pic:cNvPicPr/>
                  </pic:nvPicPr>
                  <pic:blipFill>
                    <a:blip r:embed="rId1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935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67C763" w14:textId="2F77140A" w:rsidR="00F6127D" w:rsidRDefault="00C453A7" w:rsidP="00C453A7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8</w:t>
      </w:r>
      <w:r>
        <w:fldChar w:fldCharType="end"/>
      </w:r>
      <w:r>
        <w:t xml:space="preserve"> - Starting Zebra/Ospfd | Enabling Automatic Start</w:t>
      </w:r>
    </w:p>
    <w:p w14:paraId="7EF7DE5D" w14:textId="61A3A6E2" w:rsidR="00D5762B" w:rsidRPr="00D5762B" w:rsidRDefault="00E24B29" w:rsidP="00D5762B">
      <w:r>
        <w:t>I then started both the ospfd and zebra services and using the enable command allowed them to run</w:t>
      </w:r>
      <w:r w:rsidR="008263BD">
        <w:t xml:space="preserve"> automatically</w:t>
      </w:r>
      <w:r>
        <w:t xml:space="preserve"> whenever the system is booted.</w:t>
      </w:r>
    </w:p>
    <w:p w14:paraId="0E5B80E1" w14:textId="77777777" w:rsidR="008263BD" w:rsidRDefault="00F6127D" w:rsidP="008263BD">
      <w:pPr>
        <w:keepNext/>
      </w:pPr>
      <w:r>
        <w:rPr>
          <w:noProof/>
        </w:rPr>
        <w:drawing>
          <wp:inline distT="0" distB="0" distL="0" distR="0" wp14:anchorId="2B9DACD1" wp14:editId="5AFB8838">
            <wp:extent cx="4962525" cy="857250"/>
            <wp:effectExtent l="0" t="0" r="9525" b="0"/>
            <wp:docPr id="124" name="Picture 124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" name="Picture 124" descr="Text, letter&#10;&#10;Description automatically generated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4962525" cy="85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1D8CCE" w14:textId="074B1D59" w:rsidR="00F6127D" w:rsidRDefault="008263BD" w:rsidP="008263B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19</w:t>
      </w:r>
      <w:r>
        <w:fldChar w:fldCharType="end"/>
      </w:r>
      <w:r>
        <w:t xml:space="preserve"> - Zebra service active (No Errors)</w:t>
      </w:r>
    </w:p>
    <w:p w14:paraId="35C3F98E" w14:textId="77777777" w:rsidR="008263BD" w:rsidRDefault="00AA5DAC" w:rsidP="008263BD">
      <w:pPr>
        <w:keepNext/>
      </w:pPr>
      <w:r>
        <w:rPr>
          <w:noProof/>
        </w:rPr>
        <w:drawing>
          <wp:inline distT="0" distB="0" distL="0" distR="0" wp14:anchorId="2384D334" wp14:editId="4418FD89">
            <wp:extent cx="4953000" cy="904875"/>
            <wp:effectExtent l="0" t="0" r="0" b="0"/>
            <wp:docPr id="125" name="Picture 125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" name="Picture 125" descr="Text&#10;&#10;Description automatically generated"/>
                    <pic:cNvPicPr/>
                  </pic:nvPicPr>
                  <pic:blipFill>
                    <a:blip r:embed="rId130"/>
                    <a:stretch>
                      <a:fillRect/>
                    </a:stretch>
                  </pic:blipFill>
                  <pic:spPr>
                    <a:xfrm>
                      <a:off x="0" y="0"/>
                      <a:ext cx="4953000" cy="904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BA44E4" w14:textId="0891E51D" w:rsidR="00AA5DAC" w:rsidRDefault="008263BD" w:rsidP="008263B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0</w:t>
      </w:r>
      <w:r>
        <w:fldChar w:fldCharType="end"/>
      </w:r>
      <w:r>
        <w:t xml:space="preserve"> - Ospf service active (No Errors)</w:t>
      </w:r>
    </w:p>
    <w:p w14:paraId="63A64284" w14:textId="77777777" w:rsidR="00893E3B" w:rsidRDefault="00AA5DAC" w:rsidP="00893E3B">
      <w:pPr>
        <w:keepNext/>
      </w:pPr>
      <w:r>
        <w:rPr>
          <w:noProof/>
        </w:rPr>
        <w:lastRenderedPageBreak/>
        <w:drawing>
          <wp:inline distT="0" distB="0" distL="0" distR="0" wp14:anchorId="3F9C1A31" wp14:editId="4A540836">
            <wp:extent cx="5153025" cy="2212608"/>
            <wp:effectExtent l="0" t="0" r="0" b="0"/>
            <wp:docPr id="126" name="Picture 126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" name="Picture 126" descr="Table&#10;&#10;Description automatically generated"/>
                    <pic:cNvPicPr/>
                  </pic:nvPicPr>
                  <pic:blipFill>
                    <a:blip r:embed="rId131"/>
                    <a:stretch>
                      <a:fillRect/>
                    </a:stretch>
                  </pic:blipFill>
                  <pic:spPr>
                    <a:xfrm>
                      <a:off x="0" y="0"/>
                      <a:ext cx="5161799" cy="2216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856632" w14:textId="5C2FF201" w:rsidR="00AA5DAC" w:rsidRDefault="00893E3B" w:rsidP="00893E3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1</w:t>
      </w:r>
      <w:r>
        <w:fldChar w:fldCharType="end"/>
      </w:r>
      <w:r>
        <w:t xml:space="preserve"> - Routing table (Prometheus)</w:t>
      </w:r>
    </w:p>
    <w:p w14:paraId="4CC59035" w14:textId="344A84A5" w:rsidR="00893E3B" w:rsidRDefault="00672A33" w:rsidP="00893E3B">
      <w:r>
        <w:t xml:space="preserve">Now that routing is setup on promethus, using  route -n to display the routing table, </w:t>
      </w:r>
      <w:r w:rsidR="00FE2DF0">
        <w:t>net28-32 can be seen within the routing specification.</w:t>
      </w:r>
    </w:p>
    <w:p w14:paraId="29CF8DC7" w14:textId="77777777" w:rsidR="0090437C" w:rsidRPr="00893E3B" w:rsidRDefault="0090437C" w:rsidP="00893E3B"/>
    <w:p w14:paraId="6E2AB600" w14:textId="77777777" w:rsidR="00331D6A" w:rsidRDefault="0094222E" w:rsidP="00331D6A">
      <w:pPr>
        <w:keepNext/>
      </w:pPr>
      <w:r>
        <w:rPr>
          <w:noProof/>
        </w:rPr>
        <w:drawing>
          <wp:inline distT="0" distB="0" distL="0" distR="0" wp14:anchorId="436F31D8" wp14:editId="539B2F62">
            <wp:extent cx="5943600" cy="1880870"/>
            <wp:effectExtent l="0" t="0" r="0" b="0"/>
            <wp:docPr id="127" name="Picture 127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" name="Picture 127" descr="Graphical user interface&#10;&#10;Description automatically generated"/>
                    <pic:cNvPicPr/>
                  </pic:nvPicPr>
                  <pic:blipFill>
                    <a:blip r:embed="rId13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80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546637" w14:textId="71E1F6B9" w:rsidR="0094222E" w:rsidRDefault="00331D6A" w:rsidP="00331D6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2</w:t>
      </w:r>
      <w:r>
        <w:fldChar w:fldCharType="end"/>
      </w:r>
      <w:r>
        <w:t xml:space="preserve"> - Created Virtual Drives</w:t>
      </w:r>
    </w:p>
    <w:p w14:paraId="0257F8C2" w14:textId="03562FC3" w:rsidR="00331D6A" w:rsidRDefault="0094222E" w:rsidP="00F6127D">
      <w:r>
        <w:t>Following the same steps as before I created new virtual drive for each of the virtual machines</w:t>
      </w:r>
      <w:r w:rsidR="00331D6A">
        <w:t xml:space="preserve"> which will be allocated to the new virtual networks created.</w:t>
      </w:r>
    </w:p>
    <w:p w14:paraId="1C73047D" w14:textId="77777777" w:rsidR="00331D6A" w:rsidRDefault="00331D6A" w:rsidP="00F6127D"/>
    <w:p w14:paraId="4504C78C" w14:textId="77777777" w:rsidR="00331D6A" w:rsidRDefault="0094222E" w:rsidP="00331D6A">
      <w:pPr>
        <w:keepNext/>
      </w:pPr>
      <w:r>
        <w:rPr>
          <w:noProof/>
        </w:rPr>
        <w:drawing>
          <wp:inline distT="0" distB="0" distL="0" distR="0" wp14:anchorId="22D1F299" wp14:editId="2839A735">
            <wp:extent cx="5943600" cy="501650"/>
            <wp:effectExtent l="0" t="0" r="0" b="0"/>
            <wp:docPr id="128" name="Picture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01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B3C5E0" w14:textId="3C21DE7D" w:rsidR="0094222E" w:rsidRDefault="00331D6A" w:rsidP="00331D6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3</w:t>
      </w:r>
      <w:r>
        <w:fldChar w:fldCharType="end"/>
      </w:r>
      <w:r>
        <w:t xml:space="preserve"> - Removing installation media</w:t>
      </w:r>
    </w:p>
    <w:p w14:paraId="45DC4D90" w14:textId="7F6B5893" w:rsidR="00DE49FF" w:rsidRDefault="0094222E" w:rsidP="00F6127D">
      <w:r>
        <w:t>After installing CentOS</w:t>
      </w:r>
      <w:r w:rsidR="00331D6A">
        <w:t xml:space="preserve"> on the previous machine</w:t>
      </w:r>
      <w:r w:rsidR="00DE49FF">
        <w:t>,</w:t>
      </w:r>
      <w:r>
        <w:t xml:space="preserve"> I powered off the VM and detached the installation media from the VM, allowing me to use it for the next installation.</w:t>
      </w:r>
    </w:p>
    <w:p w14:paraId="543207D9" w14:textId="77777777" w:rsidR="00DE49FF" w:rsidRDefault="00DE49FF">
      <w:pPr>
        <w:spacing w:after="160" w:line="259" w:lineRule="auto"/>
      </w:pPr>
      <w:r>
        <w:br w:type="page"/>
      </w:r>
    </w:p>
    <w:p w14:paraId="61D69051" w14:textId="420153E5" w:rsidR="0094222E" w:rsidRDefault="00DE49FF" w:rsidP="00F6127D">
      <w:r>
        <w:lastRenderedPageBreak/>
        <w:t>Installing CentOS</w:t>
      </w:r>
    </w:p>
    <w:p w14:paraId="68579F7A" w14:textId="77777777" w:rsidR="006D6FBA" w:rsidRDefault="0094222E" w:rsidP="006D6FBA">
      <w:pPr>
        <w:keepNext/>
      </w:pPr>
      <w:r>
        <w:rPr>
          <w:noProof/>
        </w:rPr>
        <w:drawing>
          <wp:inline distT="0" distB="0" distL="0" distR="0" wp14:anchorId="4C53C3BF" wp14:editId="42079130">
            <wp:extent cx="5181600" cy="2604640"/>
            <wp:effectExtent l="0" t="0" r="0" b="0"/>
            <wp:docPr id="129" name="Picture 129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" name="Picture 129" descr="Graphical user interface&#10;&#10;Description automatically generated"/>
                    <pic:cNvPicPr/>
                  </pic:nvPicPr>
                  <pic:blipFill>
                    <a:blip r:embed="rId134"/>
                    <a:stretch>
                      <a:fillRect/>
                    </a:stretch>
                  </pic:blipFill>
                  <pic:spPr>
                    <a:xfrm>
                      <a:off x="0" y="0"/>
                      <a:ext cx="5187959" cy="26078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3BF6D6" w14:textId="53FC79F6" w:rsidR="0094222E" w:rsidRDefault="006D6FBA" w:rsidP="006D6FB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4</w:t>
      </w:r>
      <w:r>
        <w:fldChar w:fldCharType="end"/>
      </w:r>
      <w:r>
        <w:t xml:space="preserve"> - Software Selection</w:t>
      </w:r>
    </w:p>
    <w:p w14:paraId="3D7C541E" w14:textId="7CFE3812" w:rsidR="00A25D36" w:rsidRDefault="00A25D36" w:rsidP="00A25D36">
      <w:r>
        <w:t>Within the setup,</w:t>
      </w:r>
      <w:r w:rsidR="00A40DCB">
        <w:t xml:space="preserve"> under the software selection menu, I selected GNOME Desktop to provide a graphical interface on the net30 virtual machine.</w:t>
      </w:r>
    </w:p>
    <w:p w14:paraId="3FB9FC6E" w14:textId="77777777" w:rsidR="00A40DCB" w:rsidRPr="00A25D36" w:rsidRDefault="00A40DCB" w:rsidP="00A25D36"/>
    <w:p w14:paraId="6AED50C0" w14:textId="77777777" w:rsidR="006D6FBA" w:rsidRDefault="008B6E1C" w:rsidP="006D6FBA">
      <w:pPr>
        <w:keepNext/>
      </w:pPr>
      <w:r>
        <w:rPr>
          <w:noProof/>
        </w:rPr>
        <w:drawing>
          <wp:inline distT="0" distB="0" distL="0" distR="0" wp14:anchorId="1BD45577" wp14:editId="7C105436">
            <wp:extent cx="5086350" cy="3206139"/>
            <wp:effectExtent l="0" t="0" r="0" b="0"/>
            <wp:docPr id="130" name="Picture 130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" name="Picture 130" descr="Graphical user interface, application, Word&#10;&#10;Description automatically generated"/>
                    <pic:cNvPicPr/>
                  </pic:nvPicPr>
                  <pic:blipFill>
                    <a:blip r:embed="rId135"/>
                    <a:stretch>
                      <a:fillRect/>
                    </a:stretch>
                  </pic:blipFill>
                  <pic:spPr>
                    <a:xfrm>
                      <a:off x="0" y="0"/>
                      <a:ext cx="5091281" cy="32092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62C5F" w14:textId="2D293BCA" w:rsidR="008B6E1C" w:rsidRDefault="006D6FBA" w:rsidP="006D6FB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5</w:t>
      </w:r>
      <w:r>
        <w:fldChar w:fldCharType="end"/>
      </w:r>
      <w:r>
        <w:t xml:space="preserve"> - Network Setup</w:t>
      </w:r>
    </w:p>
    <w:p w14:paraId="2C0E40F0" w14:textId="1C69A0B2" w:rsidR="00A40DCB" w:rsidRPr="00A40DCB" w:rsidRDefault="00A40DCB" w:rsidP="00A40DCB">
      <w:r>
        <w:t xml:space="preserve">I then moved into the network configuration section, setting the host name as “vPromtheus1.localdomain” and configuring the network settings to match those stored in the </w:t>
      </w:r>
      <w:r w:rsidR="00162987">
        <w:t>OVS document.</w:t>
      </w:r>
    </w:p>
    <w:p w14:paraId="3F2AE861" w14:textId="5FDDFC3C" w:rsidR="008A36D3" w:rsidRDefault="00CC43A0" w:rsidP="00F6127D">
      <w:commentRangeStart w:id="3"/>
      <w:r>
        <w:rPr>
          <w:noProof/>
        </w:rPr>
        <w:lastRenderedPageBreak/>
        <w:drawing>
          <wp:inline distT="0" distB="0" distL="0" distR="0" wp14:anchorId="3818C880" wp14:editId="64AD1A7C">
            <wp:extent cx="4540250" cy="3625894"/>
            <wp:effectExtent l="0" t="0" r="0" b="0"/>
            <wp:docPr id="133" name="Picture 133" descr="A picture containing text, newspaper, receip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" name="Picture 133" descr="A picture containing text, newspaper, receipt&#10;&#10;Description automatically generated"/>
                    <pic:cNvPicPr/>
                  </pic:nvPicPr>
                  <pic:blipFill>
                    <a:blip r:embed="rId136"/>
                    <a:stretch>
                      <a:fillRect/>
                    </a:stretch>
                  </pic:blipFill>
                  <pic:spPr>
                    <a:xfrm>
                      <a:off x="0" y="0"/>
                      <a:ext cx="4543958" cy="3628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commentRangeEnd w:id="3"/>
      <w:r w:rsidR="009C4065">
        <w:rPr>
          <w:rStyle w:val="CommentReference"/>
        </w:rPr>
        <w:commentReference w:id="3"/>
      </w:r>
    </w:p>
    <w:p w14:paraId="622266EE" w14:textId="77D0200D" w:rsidR="00CC43A0" w:rsidRDefault="00CC43A0" w:rsidP="00F6127D">
      <w:r>
        <w:rPr>
          <w:noProof/>
        </w:rPr>
        <w:drawing>
          <wp:inline distT="0" distB="0" distL="0" distR="0" wp14:anchorId="4D511018" wp14:editId="79BA36AA">
            <wp:extent cx="5943600" cy="2601595"/>
            <wp:effectExtent l="0" t="0" r="0" b="0"/>
            <wp:docPr id="134" name="Picture 134" descr="A screenshot of a computer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" name="Picture 134" descr="A screenshot of a computer&#10;&#10;Description automatically generated with low confidence"/>
                    <pic:cNvPicPr/>
                  </pic:nvPicPr>
                  <pic:blipFill>
                    <a:blip r:embed="rId1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01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6A7C27" w14:textId="6BE1E211" w:rsidR="00CC43A0" w:rsidRDefault="00CC43A0" w:rsidP="00F6127D">
      <w:r>
        <w:rPr>
          <w:noProof/>
        </w:rPr>
        <w:drawing>
          <wp:inline distT="0" distB="0" distL="0" distR="0" wp14:anchorId="64FA2FDF" wp14:editId="6D0B7705">
            <wp:extent cx="5638800" cy="981075"/>
            <wp:effectExtent l="0" t="0" r="0" b="9525"/>
            <wp:docPr id="135" name="Picture 135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" name="Picture 135" descr="Chart&#10;&#10;Description automatically generated"/>
                    <pic:cNvPicPr/>
                  </pic:nvPicPr>
                  <pic:blipFill>
                    <a:blip r:embed="rId138"/>
                    <a:stretch>
                      <a:fillRect/>
                    </a:stretch>
                  </pic:blipFill>
                  <pic:spPr>
                    <a:xfrm>
                      <a:off x="0" y="0"/>
                      <a:ext cx="5638800" cy="981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A8BB4" w14:textId="73B3373A" w:rsidR="00CC43A0" w:rsidRDefault="00CC43A0" w:rsidP="00F6127D">
      <w:r>
        <w:t>No internet connection due to a NAT issue in VMWare.</w:t>
      </w:r>
    </w:p>
    <w:p w14:paraId="710747F5" w14:textId="77777777" w:rsidR="006D6FBA" w:rsidRDefault="00CC43A0" w:rsidP="006D6FBA">
      <w:pPr>
        <w:keepNext/>
      </w:pPr>
      <w:r>
        <w:rPr>
          <w:noProof/>
        </w:rPr>
        <w:lastRenderedPageBreak/>
        <w:drawing>
          <wp:inline distT="0" distB="0" distL="0" distR="0" wp14:anchorId="29246889" wp14:editId="11B43730">
            <wp:extent cx="5943600" cy="1367155"/>
            <wp:effectExtent l="0" t="0" r="0" b="0"/>
            <wp:docPr id="136" name="Picture 136" descr="Application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" name="Picture 136" descr="Application&#10;&#10;Description automatically generated with low confidence"/>
                    <pic:cNvPicPr/>
                  </pic:nvPicPr>
                  <pic:blipFill>
                    <a:blip r:embed="rId13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6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5AA082" w14:textId="4C90E101" w:rsidR="00D43BC2" w:rsidRDefault="006D6FBA" w:rsidP="006D6FBA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6</w:t>
      </w:r>
      <w:r>
        <w:fldChar w:fldCharType="end"/>
      </w:r>
      <w:r>
        <w:t xml:space="preserve"> - Running Virtual Machines</w:t>
      </w:r>
    </w:p>
    <w:p w14:paraId="02EE487C" w14:textId="3352BF9F" w:rsidR="009C4065" w:rsidRDefault="00577960" w:rsidP="009C4065">
      <w:r>
        <w:t xml:space="preserve">Following the same </w:t>
      </w:r>
      <w:r w:rsidR="00F773F7">
        <w:t>process,</w:t>
      </w:r>
      <w:r>
        <w:t xml:space="preserve"> I continued to setup both net31 and net 32, both with the same operating system and </w:t>
      </w:r>
      <w:r w:rsidR="00F773F7">
        <w:t>GNOME Desktop.</w:t>
      </w:r>
    </w:p>
    <w:p w14:paraId="1FF628DE" w14:textId="77777777" w:rsidR="00F773F7" w:rsidRPr="009C4065" w:rsidRDefault="00F773F7" w:rsidP="009C4065"/>
    <w:p w14:paraId="2DAB2F31" w14:textId="77777777" w:rsidR="00D43BC2" w:rsidRDefault="00D43BC2">
      <w:pPr>
        <w:spacing w:after="160" w:line="259" w:lineRule="auto"/>
      </w:pPr>
      <w:r>
        <w:br w:type="page"/>
      </w:r>
    </w:p>
    <w:p w14:paraId="7F5F1809" w14:textId="116DF94E" w:rsidR="00CC43A0" w:rsidRDefault="00364109" w:rsidP="00364109">
      <w:pPr>
        <w:pStyle w:val="Heading1"/>
      </w:pPr>
      <w:r>
        <w:lastRenderedPageBreak/>
        <w:t>Populating the Cloud</w:t>
      </w:r>
    </w:p>
    <w:p w14:paraId="4301EED7" w14:textId="133285EE" w:rsidR="00364109" w:rsidRDefault="00B41A2B" w:rsidP="00B41A2B">
      <w:pPr>
        <w:pStyle w:val="Heading2"/>
      </w:pPr>
      <w:r>
        <w:t>Open Nebula Marketplace</w:t>
      </w:r>
    </w:p>
    <w:p w14:paraId="27B6A261" w14:textId="77777777" w:rsidR="00F87D68" w:rsidRDefault="008C5A43" w:rsidP="00F87D68">
      <w:pPr>
        <w:keepNext/>
      </w:pPr>
      <w:r>
        <w:rPr>
          <w:noProof/>
        </w:rPr>
        <w:drawing>
          <wp:inline distT="0" distB="0" distL="0" distR="0" wp14:anchorId="5C54E0E0" wp14:editId="4FC00F38">
            <wp:extent cx="4686300" cy="2708141"/>
            <wp:effectExtent l="0" t="0" r="0" b="0"/>
            <wp:docPr id="101" name="Picture 10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" name="Picture 101" descr="Graphical user interface, application&#10;&#10;Description automatically generated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27081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48B8C1" w14:textId="4D8E5F43" w:rsidR="008C5A43" w:rsidRDefault="00F87D68" w:rsidP="00F87D68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7</w:t>
      </w:r>
      <w:r>
        <w:fldChar w:fldCharType="end"/>
      </w:r>
      <w:r>
        <w:t xml:space="preserve"> - Open Nebula Marketplace</w:t>
      </w:r>
    </w:p>
    <w:p w14:paraId="3291B0AA" w14:textId="7B735939" w:rsidR="007332BE" w:rsidRDefault="00F87D68" w:rsidP="00F87D68">
      <w:r>
        <w:t>Within the Open Nebula Marketplace</w:t>
      </w:r>
      <w:r w:rsidR="00342CB8">
        <w:t xml:space="preserve"> there is a wide selection of pre-built virtual machines to choose from. These range</w:t>
      </w:r>
      <w:r w:rsidR="00396EE3">
        <w:t xml:space="preserve"> an empty disk for custom installation of an operating system</w:t>
      </w:r>
      <w:r w:rsidR="00945CF1">
        <w:t xml:space="preserve"> to up-to-date CentOS, Debian and Ubuntu installations.</w:t>
      </w:r>
    </w:p>
    <w:p w14:paraId="1332D041" w14:textId="77777777" w:rsidR="007332BE" w:rsidRDefault="007332BE">
      <w:pPr>
        <w:spacing w:after="160" w:line="259" w:lineRule="auto"/>
      </w:pPr>
      <w:r>
        <w:br w:type="page"/>
      </w:r>
    </w:p>
    <w:p w14:paraId="10B14366" w14:textId="2731F91F" w:rsidR="00F87D68" w:rsidRDefault="007332BE" w:rsidP="002B655A">
      <w:pPr>
        <w:pStyle w:val="Heading2"/>
      </w:pPr>
      <w:r>
        <w:lastRenderedPageBreak/>
        <w:t xml:space="preserve">Creating Users, Groups and </w:t>
      </w:r>
      <w:r w:rsidR="002B655A">
        <w:t>VDC</w:t>
      </w:r>
    </w:p>
    <w:p w14:paraId="432ECF63" w14:textId="6FF5DC31" w:rsidR="00D677A4" w:rsidRPr="00D677A4" w:rsidRDefault="00D677A4" w:rsidP="00D677A4">
      <w:r>
        <w:t>Explain the VDC blah blah blah ID</w:t>
      </w:r>
      <w:r w:rsidR="00EA4D01">
        <w:t>F</w:t>
      </w:r>
      <w:r>
        <w:t>K</w:t>
      </w:r>
    </w:p>
    <w:p w14:paraId="21BC3FE7" w14:textId="0C15122B" w:rsidR="00CB4DC4" w:rsidRPr="00CB4DC4" w:rsidRDefault="00CB4DC4" w:rsidP="00CB4DC4">
      <w:pPr>
        <w:pStyle w:val="Heading3"/>
      </w:pPr>
      <w:r>
        <w:t>VDC</w:t>
      </w:r>
    </w:p>
    <w:p w14:paraId="19426A6A" w14:textId="77777777" w:rsidR="00843016" w:rsidRDefault="00843016" w:rsidP="00843016">
      <w:pPr>
        <w:keepNext/>
      </w:pPr>
      <w:r>
        <w:rPr>
          <w:noProof/>
        </w:rPr>
        <w:drawing>
          <wp:inline distT="0" distB="0" distL="0" distR="0" wp14:anchorId="1C3876D6" wp14:editId="73D6E43F">
            <wp:extent cx="2514242" cy="2494483"/>
            <wp:effectExtent l="0" t="0" r="0" b="0"/>
            <wp:docPr id="132" name="Picture 132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" name="Picture 132" descr="Graphical user interface, application&#10;&#10;Description automatically generated"/>
                    <pic:cNvPicPr/>
                  </pic:nvPicPr>
                  <pic:blipFill>
                    <a:blip r:embed="rId141"/>
                    <a:stretch>
                      <a:fillRect/>
                    </a:stretch>
                  </pic:blipFill>
                  <pic:spPr>
                    <a:xfrm>
                      <a:off x="0" y="0"/>
                      <a:ext cx="2521334" cy="2501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BC3F8C" w14:textId="1E224223" w:rsidR="00843016" w:rsidRDefault="00843016" w:rsidP="0084301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8</w:t>
      </w:r>
      <w:r>
        <w:fldChar w:fldCharType="end"/>
      </w:r>
      <w:r>
        <w:t xml:space="preserve"> - Creating VDC</w:t>
      </w:r>
    </w:p>
    <w:p w14:paraId="66DAB3B7" w14:textId="25EE0737" w:rsidR="008F6EBF" w:rsidRDefault="00EA4D01" w:rsidP="00EA4D01">
      <w:r>
        <w:t xml:space="preserve">In open nebula, I navigated to the VDC’s tab within the system </w:t>
      </w:r>
      <w:r w:rsidR="005450B0">
        <w:t xml:space="preserve">drop down. In VDC I </w:t>
      </w:r>
      <w:r w:rsidR="0087675E">
        <w:t>chose to create a new VDC and in the general tab named this SoC for School of Computing</w:t>
      </w:r>
      <w:r w:rsidR="00D32676">
        <w:t>.</w:t>
      </w:r>
    </w:p>
    <w:p w14:paraId="38B6EC0E" w14:textId="5C8AAF39" w:rsidR="008F6EBF" w:rsidRDefault="008F6EBF" w:rsidP="008F6EBF">
      <w:pPr>
        <w:rPr>
          <w:i/>
          <w:iCs/>
          <w:color w:val="44546A" w:themeColor="text2"/>
          <w:sz w:val="18"/>
          <w:szCs w:val="18"/>
        </w:rPr>
      </w:pPr>
    </w:p>
    <w:p w14:paraId="5D69E77B" w14:textId="77777777" w:rsidR="00366229" w:rsidRDefault="008F6EBF" w:rsidP="00366229">
      <w:pPr>
        <w:keepNext/>
      </w:pPr>
      <w:r>
        <w:rPr>
          <w:noProof/>
        </w:rPr>
        <w:drawing>
          <wp:inline distT="0" distB="0" distL="0" distR="0" wp14:anchorId="5A156511" wp14:editId="750746F1">
            <wp:extent cx="2222500" cy="2499008"/>
            <wp:effectExtent l="0" t="0" r="0" b="0"/>
            <wp:docPr id="138" name="Picture 138" descr="Graphical user interface, text, application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" name="Picture 138" descr="Graphical user interface, text, application, website&#10;&#10;Description automatically generated"/>
                    <pic:cNvPicPr/>
                  </pic:nvPicPr>
                  <pic:blipFill>
                    <a:blip r:embed="rId142"/>
                    <a:stretch>
                      <a:fillRect/>
                    </a:stretch>
                  </pic:blipFill>
                  <pic:spPr>
                    <a:xfrm>
                      <a:off x="0" y="0"/>
                      <a:ext cx="2225894" cy="25028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10B40" w14:textId="08469FD5" w:rsidR="008F6EBF" w:rsidRDefault="00366229" w:rsidP="0036622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29</w:t>
      </w:r>
      <w:r>
        <w:fldChar w:fldCharType="end"/>
      </w:r>
      <w:r>
        <w:t xml:space="preserve"> - Configuring VDC Cluster</w:t>
      </w:r>
    </w:p>
    <w:p w14:paraId="7D18B461" w14:textId="77777777" w:rsidR="00D32676" w:rsidRPr="00D32676" w:rsidRDefault="00D32676" w:rsidP="00D32676"/>
    <w:p w14:paraId="7F7BE1A5" w14:textId="77777777" w:rsidR="00366229" w:rsidRDefault="00E7101B" w:rsidP="00366229">
      <w:pPr>
        <w:keepNext/>
      </w:pPr>
      <w:r>
        <w:rPr>
          <w:noProof/>
        </w:rPr>
        <w:lastRenderedPageBreak/>
        <w:drawing>
          <wp:inline distT="0" distB="0" distL="0" distR="0" wp14:anchorId="42070BE8" wp14:editId="300914C2">
            <wp:extent cx="2616200" cy="2648903"/>
            <wp:effectExtent l="0" t="0" r="0" b="0"/>
            <wp:docPr id="139" name="Picture 139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" name="Picture 139" descr="Graphical user interface, text, application&#10;&#10;Description automatically generated"/>
                    <pic:cNvPicPr/>
                  </pic:nvPicPr>
                  <pic:blipFill>
                    <a:blip r:embed="rId143"/>
                    <a:stretch>
                      <a:fillRect/>
                    </a:stretch>
                  </pic:blipFill>
                  <pic:spPr>
                    <a:xfrm>
                      <a:off x="0" y="0"/>
                      <a:ext cx="2620471" cy="26532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25BB92" w14:textId="2DD9B0B2" w:rsidR="00E7101B" w:rsidRDefault="00366229" w:rsidP="0036622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0</w:t>
      </w:r>
      <w:r>
        <w:fldChar w:fldCharType="end"/>
      </w:r>
      <w:r>
        <w:t xml:space="preserve"> - VDC Hosts</w:t>
      </w:r>
    </w:p>
    <w:p w14:paraId="0333507B" w14:textId="4C21F289" w:rsidR="00CD2706" w:rsidRDefault="00CD2706" w:rsidP="00CD2706">
      <w:r>
        <w:t>Next in</w:t>
      </w:r>
      <w:r w:rsidR="00EC1E21">
        <w:t xml:space="preserve"> Resources&gt;Hosts I selected the Prometheus host previously created. </w:t>
      </w:r>
    </w:p>
    <w:p w14:paraId="4D6259B2" w14:textId="77777777" w:rsidR="00D9659C" w:rsidRPr="00CD2706" w:rsidRDefault="00D9659C" w:rsidP="00CD2706"/>
    <w:p w14:paraId="11270D81" w14:textId="77777777" w:rsidR="00366229" w:rsidRDefault="00C823C0" w:rsidP="00366229">
      <w:pPr>
        <w:keepNext/>
      </w:pPr>
      <w:r>
        <w:rPr>
          <w:noProof/>
        </w:rPr>
        <w:drawing>
          <wp:inline distT="0" distB="0" distL="0" distR="0" wp14:anchorId="5E82E7E8" wp14:editId="5EB5513E">
            <wp:extent cx="2613629" cy="2914650"/>
            <wp:effectExtent l="0" t="0" r="0" b="0"/>
            <wp:docPr id="137" name="Picture 137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" name="Picture 137" descr="Graphical user interface&#10;&#10;Description automatically generated"/>
                    <pic:cNvPicPr/>
                  </pic:nvPicPr>
                  <pic:blipFill>
                    <a:blip r:embed="rId144"/>
                    <a:stretch>
                      <a:fillRect/>
                    </a:stretch>
                  </pic:blipFill>
                  <pic:spPr>
                    <a:xfrm>
                      <a:off x="0" y="0"/>
                      <a:ext cx="2630210" cy="29331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0CE26C" w14:textId="7088DE3A" w:rsidR="00843016" w:rsidRDefault="00366229" w:rsidP="0036622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1</w:t>
      </w:r>
      <w:r>
        <w:fldChar w:fldCharType="end"/>
      </w:r>
      <w:r>
        <w:t xml:space="preserve"> - VDC VNets</w:t>
      </w:r>
    </w:p>
    <w:p w14:paraId="1AEDD9CE" w14:textId="3B1220CD" w:rsidR="00D9659C" w:rsidRPr="00D9659C" w:rsidRDefault="00D9659C" w:rsidP="00D9659C">
      <w:r>
        <w:t xml:space="preserve">I then selected </w:t>
      </w:r>
      <w:r w:rsidR="00374A75">
        <w:t xml:space="preserve">net30,31 and 32 </w:t>
      </w:r>
      <w:r w:rsidR="006B62F7">
        <w:t xml:space="preserve">to associate them with the VDC. These are the networks which will </w:t>
      </w:r>
      <w:r w:rsidR="00AC3D97">
        <w:t xml:space="preserve">be used </w:t>
      </w:r>
      <w:r w:rsidR="002E769F">
        <w:t xml:space="preserve">for the </w:t>
      </w:r>
      <w:r w:rsidR="00DC6238">
        <w:t>file server, lecturer clients and student clients.</w:t>
      </w:r>
    </w:p>
    <w:p w14:paraId="1CA6B332" w14:textId="77777777" w:rsidR="00366229" w:rsidRDefault="00366229" w:rsidP="00366229">
      <w:pPr>
        <w:keepNext/>
      </w:pPr>
      <w:r>
        <w:rPr>
          <w:noProof/>
        </w:rPr>
        <w:lastRenderedPageBreak/>
        <w:drawing>
          <wp:inline distT="0" distB="0" distL="0" distR="0" wp14:anchorId="3CD7830C" wp14:editId="08F498A6">
            <wp:extent cx="2317750" cy="2854218"/>
            <wp:effectExtent l="0" t="0" r="0" b="0"/>
            <wp:docPr id="140" name="Picture 140" descr="Graphical user interface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" name="Picture 140" descr="Graphical user interface, website&#10;&#10;Description automatically generated"/>
                    <pic:cNvPicPr/>
                  </pic:nvPicPr>
                  <pic:blipFill>
                    <a:blip r:embed="rId145"/>
                    <a:stretch>
                      <a:fillRect/>
                    </a:stretch>
                  </pic:blipFill>
                  <pic:spPr>
                    <a:xfrm>
                      <a:off x="0" y="0"/>
                      <a:ext cx="2323504" cy="2861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7868D2" w14:textId="3C94D932" w:rsidR="00945CF1" w:rsidRDefault="00366229" w:rsidP="0036622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2</w:t>
      </w:r>
      <w:r>
        <w:fldChar w:fldCharType="end"/>
      </w:r>
      <w:r>
        <w:t xml:space="preserve"> - VDC Datastores</w:t>
      </w:r>
    </w:p>
    <w:p w14:paraId="6BBA33D5" w14:textId="77777777" w:rsidR="00C46446" w:rsidRPr="00C46446" w:rsidRDefault="00C46446" w:rsidP="00C46446"/>
    <w:p w14:paraId="23E32A29" w14:textId="77777777" w:rsidR="00ED1452" w:rsidRDefault="00ED1452">
      <w:pPr>
        <w:spacing w:after="160" w:line="259" w:lineRule="auto"/>
        <w:rPr>
          <w:color w:val="434343"/>
          <w:sz w:val="28"/>
          <w:szCs w:val="28"/>
        </w:rPr>
      </w:pPr>
      <w:r>
        <w:br w:type="page"/>
      </w:r>
    </w:p>
    <w:p w14:paraId="76582023" w14:textId="37B1324B" w:rsidR="00F92793" w:rsidRPr="00F92793" w:rsidRDefault="00CB4DC4" w:rsidP="00CB4DC4">
      <w:pPr>
        <w:pStyle w:val="Heading3"/>
      </w:pPr>
      <w:r>
        <w:lastRenderedPageBreak/>
        <w:t>Admin User</w:t>
      </w:r>
    </w:p>
    <w:p w14:paraId="78DD03F8" w14:textId="77777777" w:rsidR="00E00291" w:rsidRDefault="00E00291" w:rsidP="00E00291">
      <w:pPr>
        <w:keepNext/>
      </w:pPr>
      <w:r>
        <w:rPr>
          <w:noProof/>
        </w:rPr>
        <w:drawing>
          <wp:inline distT="0" distB="0" distL="0" distR="0" wp14:anchorId="64392CDE" wp14:editId="5AA3F2A6">
            <wp:extent cx="2904134" cy="2932059"/>
            <wp:effectExtent l="0" t="0" r="0" b="0"/>
            <wp:docPr id="131" name="Picture 13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" name="Picture 131" descr="Graphical user interface, application&#10;&#10;Description automatically generated"/>
                    <pic:cNvPicPr/>
                  </pic:nvPicPr>
                  <pic:blipFill>
                    <a:blip r:embed="rId146"/>
                    <a:stretch>
                      <a:fillRect/>
                    </a:stretch>
                  </pic:blipFill>
                  <pic:spPr>
                    <a:xfrm>
                      <a:off x="0" y="0"/>
                      <a:ext cx="2912650" cy="29406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A29F8" w14:textId="2C7EE2F6" w:rsidR="00945CF1" w:rsidRDefault="00E00291" w:rsidP="00E00291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3</w:t>
      </w:r>
      <w:r>
        <w:fldChar w:fldCharType="end"/>
      </w:r>
      <w:r>
        <w:t xml:space="preserve"> - Creating Admin User</w:t>
      </w:r>
    </w:p>
    <w:p w14:paraId="560143FC" w14:textId="41533C6B" w:rsidR="00CB4DC4" w:rsidRDefault="002B655A" w:rsidP="00E00291">
      <w:r>
        <w:t>Firstly, within the Users tab, I</w:t>
      </w:r>
      <w:r w:rsidR="00E00291">
        <w:t xml:space="preserve"> created the admin user </w:t>
      </w:r>
      <w:r w:rsidR="002136D2">
        <w:t xml:space="preserve">for the SoC </w:t>
      </w:r>
      <w:r w:rsidR="007332BE">
        <w:t>Cloud.</w:t>
      </w:r>
    </w:p>
    <w:p w14:paraId="3141B8FA" w14:textId="77777777" w:rsidR="00CB4DC4" w:rsidRDefault="00CB4DC4">
      <w:pPr>
        <w:spacing w:after="160" w:line="259" w:lineRule="auto"/>
      </w:pPr>
      <w:r>
        <w:br w:type="page"/>
      </w:r>
    </w:p>
    <w:p w14:paraId="4ED7A149" w14:textId="5A217BDB" w:rsidR="00CB4DC4" w:rsidRDefault="00CD2A8E" w:rsidP="00CD2A8E">
      <w:pPr>
        <w:pStyle w:val="Heading3"/>
      </w:pPr>
      <w:r>
        <w:lastRenderedPageBreak/>
        <w:t>Teachers Group</w:t>
      </w:r>
    </w:p>
    <w:p w14:paraId="12178ADB" w14:textId="77777777" w:rsidR="00D17435" w:rsidRDefault="00427059" w:rsidP="00D17435">
      <w:pPr>
        <w:keepNext/>
      </w:pPr>
      <w:r>
        <w:rPr>
          <w:noProof/>
        </w:rPr>
        <w:drawing>
          <wp:inline distT="0" distB="0" distL="0" distR="0" wp14:anchorId="094ADFC1" wp14:editId="2779BFC3">
            <wp:extent cx="4039263" cy="2642351"/>
            <wp:effectExtent l="0" t="0" r="0" b="0"/>
            <wp:docPr id="142" name="Picture 142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" name="Picture 142" descr="Graphical user interface, text, application, email&#10;&#10;Description automatically generated"/>
                    <pic:cNvPicPr/>
                  </pic:nvPicPr>
                  <pic:blipFill>
                    <a:blip r:embed="rId147"/>
                    <a:stretch>
                      <a:fillRect/>
                    </a:stretch>
                  </pic:blipFill>
                  <pic:spPr>
                    <a:xfrm>
                      <a:off x="0" y="0"/>
                      <a:ext cx="4048596" cy="2648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C8D208" w14:textId="78CE0C40" w:rsidR="00155F9E" w:rsidRPr="00155F9E" w:rsidRDefault="00D17435" w:rsidP="00155F9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4</w:t>
      </w:r>
      <w:r>
        <w:fldChar w:fldCharType="end"/>
      </w:r>
      <w:r>
        <w:t xml:space="preserve"> - Creating Teachers Group</w:t>
      </w:r>
    </w:p>
    <w:p w14:paraId="34C8D40F" w14:textId="4E98C177" w:rsidR="00CD2A8E" w:rsidRDefault="00CD2A8E" w:rsidP="00CD2A8E">
      <w:pPr>
        <w:pStyle w:val="Heading3"/>
      </w:pPr>
      <w:r>
        <w:t>Students Group</w:t>
      </w:r>
    </w:p>
    <w:p w14:paraId="67D73301" w14:textId="77777777" w:rsidR="00D17435" w:rsidRDefault="00F152FF" w:rsidP="00D17435">
      <w:pPr>
        <w:keepNext/>
      </w:pPr>
      <w:r>
        <w:rPr>
          <w:noProof/>
        </w:rPr>
        <w:drawing>
          <wp:inline distT="0" distB="0" distL="0" distR="0" wp14:anchorId="7ED2BA6A" wp14:editId="2C3089CE">
            <wp:extent cx="4007457" cy="2448145"/>
            <wp:effectExtent l="0" t="0" r="0" b="0"/>
            <wp:docPr id="143" name="Picture 143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" name="Picture 143" descr="Graphical user interface, text, application, email&#10;&#10;Description automatically generated"/>
                    <pic:cNvPicPr/>
                  </pic:nvPicPr>
                  <pic:blipFill>
                    <a:blip r:embed="rId148"/>
                    <a:stretch>
                      <a:fillRect/>
                    </a:stretch>
                  </pic:blipFill>
                  <pic:spPr>
                    <a:xfrm>
                      <a:off x="0" y="0"/>
                      <a:ext cx="4010927" cy="245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42C33A" w14:textId="3B5E2720" w:rsidR="00F152FF" w:rsidRPr="00F152FF" w:rsidRDefault="00D17435" w:rsidP="00D17435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5</w:t>
      </w:r>
      <w:r>
        <w:fldChar w:fldCharType="end"/>
      </w:r>
      <w:r>
        <w:t xml:space="preserve"> - Creating Students Group</w:t>
      </w:r>
    </w:p>
    <w:p w14:paraId="30A01D1E" w14:textId="1BD3A174" w:rsidR="00CD2A8E" w:rsidRPr="00CD2A8E" w:rsidRDefault="00CD2A8E" w:rsidP="00CD2A8E">
      <w:pPr>
        <w:pStyle w:val="Heading3"/>
      </w:pPr>
      <w:r>
        <w:lastRenderedPageBreak/>
        <w:t>Updating VDC</w:t>
      </w:r>
    </w:p>
    <w:p w14:paraId="30916B61" w14:textId="77777777" w:rsidR="00D17435" w:rsidRDefault="00E45215" w:rsidP="00D17435">
      <w:pPr>
        <w:keepNext/>
      </w:pPr>
      <w:r w:rsidRPr="00E45215">
        <w:rPr>
          <w:noProof/>
        </w:rPr>
        <w:t xml:space="preserve"> </w:t>
      </w:r>
      <w:r>
        <w:rPr>
          <w:noProof/>
        </w:rPr>
        <w:drawing>
          <wp:inline distT="0" distB="0" distL="0" distR="0" wp14:anchorId="0E180394" wp14:editId="4A4DF0C0">
            <wp:extent cx="3543300" cy="1654297"/>
            <wp:effectExtent l="0" t="0" r="0" b="0"/>
            <wp:docPr id="141" name="Picture 14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" name="Picture 141" descr="Graphical user interface, application&#10;&#10;Description automatically generated"/>
                    <pic:cNvPicPr/>
                  </pic:nvPicPr>
                  <pic:blipFill>
                    <a:blip r:embed="rId149"/>
                    <a:stretch>
                      <a:fillRect/>
                    </a:stretch>
                  </pic:blipFill>
                  <pic:spPr>
                    <a:xfrm>
                      <a:off x="0" y="0"/>
                      <a:ext cx="3552916" cy="16587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F43BD1" w14:textId="16C45213" w:rsidR="00C03AD7" w:rsidRDefault="00D17435" w:rsidP="00D17435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6</w:t>
      </w:r>
      <w:r>
        <w:fldChar w:fldCharType="end"/>
      </w:r>
      <w:r>
        <w:t xml:space="preserve"> - Updating VDC</w:t>
      </w:r>
    </w:p>
    <w:p w14:paraId="1584DA0B" w14:textId="40904214" w:rsidR="00155F9E" w:rsidRPr="00155F9E" w:rsidRDefault="00155F9E" w:rsidP="00155F9E">
      <w:r>
        <w:t xml:space="preserve">After creating the </w:t>
      </w:r>
      <w:r w:rsidR="005138C2">
        <w:t>groups and admin user, I then added these to the VDC, these can then be monitored showing how many vm’s are being used along with the statistics of system resources.</w:t>
      </w:r>
    </w:p>
    <w:p w14:paraId="4B7ACAFF" w14:textId="19D7280D" w:rsidR="00C03AD7" w:rsidRDefault="00C03AD7" w:rsidP="00D0202E">
      <w:pPr>
        <w:pStyle w:val="Heading2"/>
        <w:rPr>
          <w:noProof/>
        </w:rPr>
      </w:pPr>
      <w:r>
        <w:rPr>
          <w:noProof/>
        </w:rPr>
        <w:t>Creating VFS Virtual Machine</w:t>
      </w:r>
    </w:p>
    <w:p w14:paraId="6E28291A" w14:textId="13897F69" w:rsidR="00C03AD7" w:rsidRDefault="00C03AD7" w:rsidP="00C03AD7">
      <w:pPr>
        <w:rPr>
          <w:noProof/>
        </w:rPr>
      </w:pPr>
    </w:p>
    <w:p w14:paraId="4EA5B56A" w14:textId="77777777" w:rsidR="00D0202E" w:rsidRDefault="008C2BA9" w:rsidP="00D0202E">
      <w:pPr>
        <w:keepNext/>
      </w:pPr>
      <w:r>
        <w:rPr>
          <w:noProof/>
        </w:rPr>
        <w:drawing>
          <wp:inline distT="0" distB="0" distL="0" distR="0" wp14:anchorId="676C9739" wp14:editId="0E42745E">
            <wp:extent cx="5943600" cy="2142490"/>
            <wp:effectExtent l="0" t="0" r="0" b="0"/>
            <wp:docPr id="144" name="Picture 144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" name="Picture 144" descr="Graphical user interface, text, application, email&#10;&#10;Description automatically generated"/>
                    <pic:cNvPicPr/>
                  </pic:nvPicPr>
                  <pic:blipFill>
                    <a:blip r:embed="rId15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42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904541" w14:textId="12E72AA2" w:rsidR="00E00291" w:rsidRDefault="00D0202E" w:rsidP="00D0202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7</w:t>
      </w:r>
      <w:r>
        <w:fldChar w:fldCharType="end"/>
      </w:r>
      <w:r>
        <w:t xml:space="preserve"> - Adding admin to VM user/group</w:t>
      </w:r>
    </w:p>
    <w:p w14:paraId="12C524EA" w14:textId="527B05F0" w:rsidR="0027549E" w:rsidRDefault="0050422D" w:rsidP="00E00291">
      <w:r>
        <w:t xml:space="preserve">Following the same steps as creating the previous virtual machines, I created the </w:t>
      </w:r>
      <w:r w:rsidR="00341883">
        <w:t>file server, allocating it to net30 and user admin.</w:t>
      </w:r>
    </w:p>
    <w:p w14:paraId="7FF53C60" w14:textId="77777777" w:rsidR="00D0202E" w:rsidRDefault="00D0202E">
      <w:pPr>
        <w:spacing w:after="160" w:line="259" w:lineRule="auto"/>
        <w:rPr>
          <w:color w:val="434343"/>
          <w:sz w:val="28"/>
          <w:szCs w:val="28"/>
        </w:rPr>
      </w:pPr>
      <w:r>
        <w:br w:type="page"/>
      </w:r>
    </w:p>
    <w:p w14:paraId="19E37A5A" w14:textId="0E44C98F" w:rsidR="00A231EC" w:rsidRDefault="00A231EC" w:rsidP="00D0202E">
      <w:pPr>
        <w:pStyle w:val="Heading3"/>
      </w:pPr>
      <w:r>
        <w:lastRenderedPageBreak/>
        <w:t>CentOS Installation</w:t>
      </w:r>
    </w:p>
    <w:p w14:paraId="33E82CB5" w14:textId="77777777" w:rsidR="003A61F3" w:rsidRDefault="00A231EC" w:rsidP="003A61F3">
      <w:pPr>
        <w:keepNext/>
      </w:pPr>
      <w:r>
        <w:rPr>
          <w:noProof/>
        </w:rPr>
        <w:drawing>
          <wp:inline distT="0" distB="0" distL="0" distR="0" wp14:anchorId="79BDC9E3" wp14:editId="6757C813">
            <wp:extent cx="3569818" cy="2628927"/>
            <wp:effectExtent l="0" t="0" r="0" b="0"/>
            <wp:docPr id="145" name="Picture 145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" name="Picture 145" descr="Graphical user interface, text, application, email&#10;&#10;Description automatically generated"/>
                    <pic:cNvPicPr/>
                  </pic:nvPicPr>
                  <pic:blipFill>
                    <a:blip r:embed="rId151"/>
                    <a:stretch>
                      <a:fillRect/>
                    </a:stretch>
                  </pic:blipFill>
                  <pic:spPr>
                    <a:xfrm>
                      <a:off x="0" y="0"/>
                      <a:ext cx="3581364" cy="2637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009001" w14:textId="27819086" w:rsidR="00A231EC" w:rsidRDefault="003A61F3" w:rsidP="003A61F3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8</w:t>
      </w:r>
      <w:r>
        <w:fldChar w:fldCharType="end"/>
      </w:r>
      <w:r>
        <w:t xml:space="preserve"> - Software Selection</w:t>
      </w:r>
    </w:p>
    <w:p w14:paraId="3C2A3C4A" w14:textId="010EB8B1" w:rsidR="00A231EC" w:rsidRDefault="00341883" w:rsidP="00E00291">
      <w:r>
        <w:t xml:space="preserve">During the setup, </w:t>
      </w:r>
      <w:r w:rsidR="00A04F42">
        <w:t xml:space="preserve">I </w:t>
      </w:r>
      <w:r w:rsidR="00A231EC">
        <w:t xml:space="preserve">selected server with GUI within the software selection portion of the installation. This </w:t>
      </w:r>
      <w:r w:rsidR="00881E4E">
        <w:t>allowed me to install the</w:t>
      </w:r>
      <w:r w:rsidR="00E763F2">
        <w:t xml:space="preserve"> File and Storage server package along with the KDE GUI</w:t>
      </w:r>
      <w:r w:rsidR="00A04F42">
        <w:t xml:space="preserve">. </w:t>
      </w:r>
    </w:p>
    <w:p w14:paraId="524FED93" w14:textId="77777777" w:rsidR="00D0202E" w:rsidRDefault="00D0202E" w:rsidP="00E00291"/>
    <w:p w14:paraId="22955857" w14:textId="77777777" w:rsidR="003A61F3" w:rsidRDefault="003A61F3" w:rsidP="003A61F3">
      <w:pPr>
        <w:keepNext/>
      </w:pPr>
      <w:r>
        <w:rPr>
          <w:noProof/>
        </w:rPr>
        <w:drawing>
          <wp:inline distT="0" distB="0" distL="0" distR="0" wp14:anchorId="000F06F4" wp14:editId="3953FA9B">
            <wp:extent cx="3891686" cy="2813157"/>
            <wp:effectExtent l="0" t="0" r="0" b="0"/>
            <wp:docPr id="146" name="Picture 146" descr="Graphical user interface, text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" name="Picture 146" descr="Graphical user interface, text, application, Word&#10;&#10;Description automatically generated"/>
                    <pic:cNvPicPr/>
                  </pic:nvPicPr>
                  <pic:blipFill>
                    <a:blip r:embed="rId152"/>
                    <a:stretch>
                      <a:fillRect/>
                    </a:stretch>
                  </pic:blipFill>
                  <pic:spPr>
                    <a:xfrm>
                      <a:off x="0" y="0"/>
                      <a:ext cx="3906030" cy="28235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A7B00D" w14:textId="0BB450E2" w:rsidR="003A61F3" w:rsidRDefault="003A61F3" w:rsidP="003A61F3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39</w:t>
      </w:r>
      <w:r>
        <w:fldChar w:fldCharType="end"/>
      </w:r>
      <w:r>
        <w:t xml:space="preserve"> - Network Setup</w:t>
      </w:r>
    </w:p>
    <w:p w14:paraId="567426E1" w14:textId="2C96C57F" w:rsidR="003A61F3" w:rsidRDefault="003A61F3" w:rsidP="003A61F3">
      <w:r>
        <w:t>I then setup the network</w:t>
      </w:r>
      <w:r w:rsidR="00CB4704">
        <w:t xml:space="preserve"> adapter </w:t>
      </w:r>
      <w:r w:rsidR="00095E0F">
        <w:t>according to</w:t>
      </w:r>
      <w:r w:rsidR="00CB4704">
        <w:t xml:space="preserve"> the</w:t>
      </w:r>
      <w:r w:rsidR="00095E0F">
        <w:t xml:space="preserve"> settings used within Open Nebula.</w:t>
      </w:r>
    </w:p>
    <w:p w14:paraId="49607462" w14:textId="7FA6CCDC" w:rsidR="00D0202E" w:rsidRDefault="00D0202E" w:rsidP="003A61F3"/>
    <w:p w14:paraId="3D0E110D" w14:textId="6D0D1AD2" w:rsidR="00D0202E" w:rsidRDefault="00D0202E" w:rsidP="00D0202E">
      <w:pPr>
        <w:pStyle w:val="Heading2"/>
      </w:pPr>
      <w:r>
        <w:lastRenderedPageBreak/>
        <w:t>Setting up NFS</w:t>
      </w:r>
    </w:p>
    <w:p w14:paraId="6A1AE92A" w14:textId="77777777" w:rsidR="00D0202E" w:rsidRDefault="00AD3D9C" w:rsidP="00D0202E">
      <w:pPr>
        <w:keepNext/>
      </w:pPr>
      <w:r>
        <w:rPr>
          <w:noProof/>
        </w:rPr>
        <w:drawing>
          <wp:inline distT="0" distB="0" distL="0" distR="0" wp14:anchorId="560A8AF0" wp14:editId="33145B84">
            <wp:extent cx="5120640" cy="1742440"/>
            <wp:effectExtent l="0" t="0" r="0" b="0"/>
            <wp:docPr id="148" name="Picture 148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" name="Picture 148" descr="Text, letter&#10;&#10;Description automatically generated"/>
                    <pic:cNvPicPr/>
                  </pic:nvPicPr>
                  <pic:blipFill>
                    <a:blip r:embed="rId153"/>
                    <a:stretch>
                      <a:fillRect/>
                    </a:stretch>
                  </pic:blipFill>
                  <pic:spPr>
                    <a:xfrm>
                      <a:off x="0" y="0"/>
                      <a:ext cx="5124493" cy="17437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B77AB1" w14:textId="75479CEE" w:rsidR="00095E0F" w:rsidRDefault="00D0202E" w:rsidP="00D0202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0</w:t>
      </w:r>
      <w:r>
        <w:fldChar w:fldCharType="end"/>
      </w:r>
      <w:r>
        <w:t xml:space="preserve"> - Starting NFS Service</w:t>
      </w:r>
    </w:p>
    <w:p w14:paraId="31E8272F" w14:textId="6E795F97" w:rsidR="006C2242" w:rsidRDefault="006C2242" w:rsidP="006C2242">
      <w:r>
        <w:t xml:space="preserve">Once logged in, I started the NFS Service, </w:t>
      </w:r>
      <w:r w:rsidR="0025758A">
        <w:t>which returned no errors showing everything was working as expected.</w:t>
      </w:r>
    </w:p>
    <w:p w14:paraId="4155142D" w14:textId="77777777" w:rsidR="0025758A" w:rsidRPr="006C2242" w:rsidRDefault="0025758A" w:rsidP="006C2242"/>
    <w:p w14:paraId="7DAB50AA" w14:textId="77777777" w:rsidR="00D0202E" w:rsidRDefault="00A237A4" w:rsidP="00D0202E">
      <w:pPr>
        <w:keepNext/>
      </w:pPr>
      <w:r>
        <w:rPr>
          <w:noProof/>
        </w:rPr>
        <w:drawing>
          <wp:inline distT="0" distB="0" distL="0" distR="0" wp14:anchorId="0670F617" wp14:editId="4E78951B">
            <wp:extent cx="4849978" cy="2597536"/>
            <wp:effectExtent l="0" t="0" r="0" b="0"/>
            <wp:docPr id="149" name="Picture 149" descr="A picture containing shap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" name="Picture 149" descr="A picture containing shape&#10;&#10;Description automatically generated"/>
                    <pic:cNvPicPr/>
                  </pic:nvPicPr>
                  <pic:blipFill>
                    <a:blip r:embed="rId154"/>
                    <a:stretch>
                      <a:fillRect/>
                    </a:stretch>
                  </pic:blipFill>
                  <pic:spPr>
                    <a:xfrm>
                      <a:off x="0" y="0"/>
                      <a:ext cx="4860985" cy="26034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5F7C2B" w14:textId="43C9FB0D" w:rsidR="00095E0F" w:rsidRDefault="00D0202E" w:rsidP="00D0202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1</w:t>
      </w:r>
      <w:r>
        <w:fldChar w:fldCharType="end"/>
      </w:r>
      <w:r>
        <w:t xml:space="preserve"> - Creating Shared Folder</w:t>
      </w:r>
    </w:p>
    <w:p w14:paraId="278CCE56" w14:textId="1C3BC256" w:rsidR="00D0202E" w:rsidRDefault="0025758A">
      <w:pPr>
        <w:spacing w:after="160" w:line="259" w:lineRule="auto"/>
      </w:pPr>
      <w:r>
        <w:t xml:space="preserve">With NFS running in the background, I created </w:t>
      </w:r>
      <w:r w:rsidR="000A14F4">
        <w:t>my folder which will be shared in the home directory on the file server.</w:t>
      </w:r>
      <w:r w:rsidR="00D0202E">
        <w:br w:type="page"/>
      </w:r>
    </w:p>
    <w:p w14:paraId="3A8D854F" w14:textId="5E3B6489" w:rsidR="00D0202E" w:rsidRDefault="009C3E12" w:rsidP="00D0202E">
      <w:pPr>
        <w:keepNext/>
      </w:pPr>
      <w:r>
        <w:rPr>
          <w:noProof/>
        </w:rPr>
        <w:lastRenderedPageBreak/>
        <w:drawing>
          <wp:inline distT="0" distB="0" distL="0" distR="0" wp14:anchorId="322094FA" wp14:editId="27001B8E">
            <wp:extent cx="5676900" cy="876300"/>
            <wp:effectExtent l="0" t="0" r="0" b="0"/>
            <wp:docPr id="150" name="Picture 150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" name="Picture 150" descr="A picture containing text&#10;&#10;Description automatically generated"/>
                    <pic:cNvPicPr/>
                  </pic:nvPicPr>
                  <pic:blipFill>
                    <a:blip r:embed="rId155"/>
                    <a:stretch>
                      <a:fillRect/>
                    </a:stretch>
                  </pic:blipFill>
                  <pic:spPr>
                    <a:xfrm>
                      <a:off x="0" y="0"/>
                      <a:ext cx="5676900" cy="876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41B0F9" w14:textId="0BC951F8" w:rsidR="009C3E12" w:rsidRDefault="00D0202E" w:rsidP="00D0202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2</w:t>
      </w:r>
      <w:r>
        <w:fldChar w:fldCharType="end"/>
      </w:r>
      <w:r>
        <w:t xml:space="preserve"> - Creating Exports File</w:t>
      </w:r>
    </w:p>
    <w:p w14:paraId="6EF35CD9" w14:textId="4FBD6A3C" w:rsidR="00D160A0" w:rsidRDefault="000A14F4" w:rsidP="008C195E">
      <w:r>
        <w:t>I then created the exports file, inc</w:t>
      </w:r>
      <w:r w:rsidR="00744E4D">
        <w:t>luding the path to the shared folder along with IP Addresses which will have access to it and the permissions. RW meaning that the client will</w:t>
      </w:r>
      <w:r w:rsidR="00E66107">
        <w:t xml:space="preserve"> have</w:t>
      </w:r>
      <w:r w:rsidR="00744E4D">
        <w:t xml:space="preserve"> both read and write</w:t>
      </w:r>
      <w:r w:rsidR="00E66107">
        <w:t>, along with no_root_squash which allows the root user</w:t>
      </w:r>
      <w:r w:rsidR="008C195E">
        <w:t xml:space="preserve"> to access the shared folder.</w:t>
      </w:r>
    </w:p>
    <w:p w14:paraId="5A429EA8" w14:textId="627D0513" w:rsidR="008859A0" w:rsidRDefault="00D160A0" w:rsidP="007E2A2B">
      <w:pPr>
        <w:pStyle w:val="Heading3"/>
      </w:pPr>
      <w:r>
        <w:t>Chosen Workstation Installation</w:t>
      </w:r>
    </w:p>
    <w:p w14:paraId="7C6CFB16" w14:textId="77777777" w:rsidR="004F7BBB" w:rsidRDefault="00384B85" w:rsidP="004F7BBB">
      <w:pPr>
        <w:keepNext/>
        <w:spacing w:after="160" w:line="259" w:lineRule="auto"/>
      </w:pPr>
      <w:r>
        <w:rPr>
          <w:noProof/>
        </w:rPr>
        <w:drawing>
          <wp:inline distT="0" distB="0" distL="0" distR="0" wp14:anchorId="56B5A671" wp14:editId="09482DA7">
            <wp:extent cx="4827673" cy="3160166"/>
            <wp:effectExtent l="0" t="0" r="0" b="0"/>
            <wp:docPr id="164" name="Picture 164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" name="Picture 164" descr="Graphical user interface, text, application&#10;&#10;Description automatically generated"/>
                    <pic:cNvPicPr/>
                  </pic:nvPicPr>
                  <pic:blipFill>
                    <a:blip r:embed="rId156"/>
                    <a:stretch>
                      <a:fillRect/>
                    </a:stretch>
                  </pic:blipFill>
                  <pic:spPr>
                    <a:xfrm>
                      <a:off x="0" y="0"/>
                      <a:ext cx="4834554" cy="31646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94A47" w14:textId="2FB4221F" w:rsidR="00863397" w:rsidRDefault="004F7BBB" w:rsidP="004F7BB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3</w:t>
      </w:r>
      <w:r>
        <w:fldChar w:fldCharType="end"/>
      </w:r>
      <w:r>
        <w:t xml:space="preserve"> - Creating Ubuntu Installation Media</w:t>
      </w:r>
    </w:p>
    <w:p w14:paraId="7A84C3BE" w14:textId="6FE71BBA" w:rsidR="004F7BBB" w:rsidRPr="004F7BBB" w:rsidRDefault="00570788" w:rsidP="004F7BBB">
      <w:r>
        <w:t xml:space="preserve">I chose to create an Ubuntu 22.04 </w:t>
      </w:r>
      <w:r w:rsidR="00FE32D1">
        <w:t xml:space="preserve">image for use with installing ubuntu on the teacher and student machines. </w:t>
      </w:r>
      <w:r w:rsidR="000C472A">
        <w:t xml:space="preserve">I chose this method as I felt it would give me more control over the system since I could build it myself </w:t>
      </w:r>
      <w:r w:rsidR="00A2088F">
        <w:t>over a prebuilt solution from the Open Nebula Marketplace.</w:t>
      </w:r>
    </w:p>
    <w:p w14:paraId="6BE9267F" w14:textId="77777777" w:rsidR="00325FB8" w:rsidRDefault="00325FB8">
      <w:pPr>
        <w:spacing w:after="160" w:line="259" w:lineRule="auto"/>
        <w:rPr>
          <w:color w:val="434343"/>
          <w:sz w:val="28"/>
          <w:szCs w:val="28"/>
        </w:rPr>
      </w:pPr>
      <w:r>
        <w:br w:type="page"/>
      </w:r>
    </w:p>
    <w:p w14:paraId="412F7ECE" w14:textId="5FFC44D2" w:rsidR="008D02CB" w:rsidRDefault="008D02CB" w:rsidP="003306A3">
      <w:pPr>
        <w:pStyle w:val="Heading3"/>
      </w:pPr>
      <w:r>
        <w:lastRenderedPageBreak/>
        <w:t>Creating Teacher Virtual Machine</w:t>
      </w:r>
      <w:r w:rsidR="003306A3">
        <w:t>s</w:t>
      </w:r>
    </w:p>
    <w:p w14:paraId="54F80FD9" w14:textId="78FDC39F" w:rsidR="00046440" w:rsidRPr="00046440" w:rsidRDefault="00046440" w:rsidP="00046440">
      <w:pPr>
        <w:pStyle w:val="Heading4"/>
      </w:pPr>
      <w:r>
        <w:t>Creating image</w:t>
      </w:r>
    </w:p>
    <w:p w14:paraId="3FCF0B65" w14:textId="0F8F5F89" w:rsidR="00811182" w:rsidRDefault="00811182" w:rsidP="003A61F3"/>
    <w:p w14:paraId="051CB033" w14:textId="77777777" w:rsidR="0052226E" w:rsidRDefault="00EB149A" w:rsidP="0052226E">
      <w:pPr>
        <w:keepNext/>
      </w:pPr>
      <w:r>
        <w:rPr>
          <w:noProof/>
        </w:rPr>
        <w:drawing>
          <wp:inline distT="0" distB="0" distL="0" distR="0" wp14:anchorId="223174DE" wp14:editId="1617742F">
            <wp:extent cx="3891686" cy="2819393"/>
            <wp:effectExtent l="0" t="0" r="0" b="0"/>
            <wp:docPr id="165" name="Picture 165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" name="Picture 165" descr="Graphical user interface, text, application, email&#10;&#10;Description automatically generated"/>
                    <pic:cNvPicPr/>
                  </pic:nvPicPr>
                  <pic:blipFill>
                    <a:blip r:embed="rId157"/>
                    <a:stretch>
                      <a:fillRect/>
                    </a:stretch>
                  </pic:blipFill>
                  <pic:spPr>
                    <a:xfrm>
                      <a:off x="0" y="0"/>
                      <a:ext cx="3896393" cy="28228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1498E9" w14:textId="54AFE3D1" w:rsidR="005104F2" w:rsidRDefault="0052226E" w:rsidP="0052226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4</w:t>
      </w:r>
      <w:r>
        <w:fldChar w:fldCharType="end"/>
      </w:r>
      <w:r>
        <w:t xml:space="preserve"> - Creating Lecturer Storage</w:t>
      </w:r>
    </w:p>
    <w:p w14:paraId="2ECC0ED2" w14:textId="44D503D6" w:rsidR="00046440" w:rsidRDefault="004A705F" w:rsidP="003A61F3">
      <w:r>
        <w:t>When creating the</w:t>
      </w:r>
      <w:r w:rsidR="00BA1B00">
        <w:t xml:space="preserve"> storage media for the</w:t>
      </w:r>
      <w:r w:rsidR="00AB43B5">
        <w:t xml:space="preserve"> lecturer, I chose to use</w:t>
      </w:r>
      <w:r w:rsidR="0022262A">
        <w:t xml:space="preserve"> persist</w:t>
      </w:r>
      <w:r w:rsidR="00E66909">
        <w:t>ent storage as teachers will need their own workspace</w:t>
      </w:r>
      <w:r w:rsidR="00350885">
        <w:t xml:space="preserve"> for permanent files</w:t>
      </w:r>
      <w:r w:rsidR="00EB149A">
        <w:t>.</w:t>
      </w:r>
      <w:r w:rsidR="00350885">
        <w:t xml:space="preserve"> For </w:t>
      </w:r>
      <w:r w:rsidR="0052226E">
        <w:t>example,</w:t>
      </w:r>
      <w:r w:rsidR="00350885">
        <w:t xml:space="preserve"> these may </w:t>
      </w:r>
      <w:r w:rsidR="0052226E">
        <w:t xml:space="preserve">contain sensitive information and therefore should not be stored on the cloud, which they will also have access to. </w:t>
      </w:r>
      <w:r w:rsidR="00FE4EF0">
        <w:t>For the format I selected qcow2</w:t>
      </w:r>
      <w:r w:rsidR="0052226E">
        <w:t>, the same as all other virtual machines.</w:t>
      </w:r>
    </w:p>
    <w:p w14:paraId="5D3B0E9F" w14:textId="77777777" w:rsidR="00046440" w:rsidRDefault="00046440">
      <w:pPr>
        <w:spacing w:after="160" w:line="259" w:lineRule="auto"/>
      </w:pPr>
      <w:r>
        <w:br w:type="page"/>
      </w:r>
    </w:p>
    <w:p w14:paraId="1B582E49" w14:textId="2FACA20E" w:rsidR="00046440" w:rsidRDefault="00046440" w:rsidP="00046440">
      <w:pPr>
        <w:pStyle w:val="Heading4"/>
      </w:pPr>
      <w:r>
        <w:lastRenderedPageBreak/>
        <w:t>Creating Template</w:t>
      </w:r>
    </w:p>
    <w:p w14:paraId="29D666DB" w14:textId="77777777" w:rsidR="00EB5880" w:rsidRDefault="008C2E17" w:rsidP="00EB5880">
      <w:pPr>
        <w:keepNext/>
      </w:pPr>
      <w:r>
        <w:rPr>
          <w:noProof/>
        </w:rPr>
        <w:drawing>
          <wp:inline distT="0" distB="0" distL="0" distR="0" wp14:anchorId="5CDD60A3" wp14:editId="33D12BB3">
            <wp:extent cx="4581525" cy="2486025"/>
            <wp:effectExtent l="0" t="0" r="9525" b="9525"/>
            <wp:docPr id="166" name="Picture 166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" name="Picture 166" descr="Graphical user interface, text, application, email&#10;&#10;Description automatically generated"/>
                    <pic:cNvPicPr/>
                  </pic:nvPicPr>
                  <pic:blipFill>
                    <a:blip r:embed="rId158"/>
                    <a:stretch>
                      <a:fillRect/>
                    </a:stretch>
                  </pic:blipFill>
                  <pic:spPr>
                    <a:xfrm>
                      <a:off x="0" y="0"/>
                      <a:ext cx="4581525" cy="2486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D1BD32" w14:textId="3526F57C" w:rsidR="008C2E17" w:rsidRDefault="00EB5880" w:rsidP="00EB5880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5</w:t>
      </w:r>
      <w:r>
        <w:fldChar w:fldCharType="end"/>
      </w:r>
      <w:r>
        <w:t xml:space="preserve"> - Copying VP2 Template for VML</w:t>
      </w:r>
    </w:p>
    <w:p w14:paraId="31212604" w14:textId="0F9443DD" w:rsidR="008C2E17" w:rsidRDefault="00EB5880" w:rsidP="008C2E17">
      <w:r>
        <w:t xml:space="preserve">I cloned the </w:t>
      </w:r>
      <w:r w:rsidR="00EF698B">
        <w:t>vp2 template and renam</w:t>
      </w:r>
      <w:r>
        <w:t>ed it</w:t>
      </w:r>
      <w:r w:rsidR="00EF698B">
        <w:t xml:space="preserve"> to VML</w:t>
      </w:r>
      <w:r>
        <w:t xml:space="preserve"> as </w:t>
      </w:r>
      <w:r w:rsidR="00CD3177">
        <w:t>this is pre-configured exactly how I want it bar from the disks and group ownership</w:t>
      </w:r>
      <w:r w:rsidR="00487F8D">
        <w:t xml:space="preserve"> which I will change.</w:t>
      </w:r>
    </w:p>
    <w:p w14:paraId="45FC2D7B" w14:textId="77777777" w:rsidR="00487F8D" w:rsidRDefault="00487F8D" w:rsidP="008C2E17"/>
    <w:p w14:paraId="4532C1BE" w14:textId="77777777" w:rsidR="00487F8D" w:rsidRDefault="0049362F" w:rsidP="00487F8D">
      <w:pPr>
        <w:keepNext/>
      </w:pPr>
      <w:r>
        <w:rPr>
          <w:noProof/>
        </w:rPr>
        <w:drawing>
          <wp:inline distT="0" distB="0" distL="0" distR="0" wp14:anchorId="796C4652" wp14:editId="49D2B2E5">
            <wp:extent cx="4029075" cy="1571625"/>
            <wp:effectExtent l="0" t="0" r="9525" b="9525"/>
            <wp:docPr id="167" name="Picture 167" descr="Graphical user interfac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" name="Picture 167" descr="Graphical user interface&#10;&#10;Description automatically generated with low confidence"/>
                    <pic:cNvPicPr/>
                  </pic:nvPicPr>
                  <pic:blipFill>
                    <a:blip r:embed="rId159"/>
                    <a:stretch>
                      <a:fillRect/>
                    </a:stretch>
                  </pic:blipFill>
                  <pic:spPr>
                    <a:xfrm>
                      <a:off x="0" y="0"/>
                      <a:ext cx="4029075" cy="1571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9E6EC7" w14:textId="1B202AB4" w:rsidR="00EF698B" w:rsidRDefault="00487F8D" w:rsidP="00487F8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6</w:t>
      </w:r>
      <w:r>
        <w:fldChar w:fldCharType="end"/>
      </w:r>
      <w:r>
        <w:t xml:space="preserve"> - Altering Storage</w:t>
      </w:r>
    </w:p>
    <w:p w14:paraId="5885B6E8" w14:textId="6899941F" w:rsidR="0049362F" w:rsidRDefault="00487F8D" w:rsidP="008C2E17">
      <w:r>
        <w:t>Moving to the storage tab, I changed</w:t>
      </w:r>
      <w:r w:rsidR="00B1190E">
        <w:t xml:space="preserve"> DISK 0 to use the new VML image for storage and DISK 1 to use the Ubuntu installation media.</w:t>
      </w:r>
    </w:p>
    <w:p w14:paraId="66D460EC" w14:textId="77777777" w:rsidR="00B1190E" w:rsidRDefault="00B1190E" w:rsidP="008C2E17"/>
    <w:p w14:paraId="226187B1" w14:textId="77777777" w:rsidR="00B1190E" w:rsidRDefault="000A6C87" w:rsidP="00B1190E">
      <w:pPr>
        <w:keepNext/>
      </w:pPr>
      <w:r>
        <w:rPr>
          <w:noProof/>
        </w:rPr>
        <w:drawing>
          <wp:inline distT="0" distB="0" distL="0" distR="0" wp14:anchorId="69E11DB5" wp14:editId="7C3DAA60">
            <wp:extent cx="3457575" cy="838200"/>
            <wp:effectExtent l="0" t="0" r="9525" b="0"/>
            <wp:docPr id="168" name="Picture 168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" name="Picture 168" descr="Graphical user interface, application&#10;&#10;Description automatically generated"/>
                    <pic:cNvPicPr/>
                  </pic:nvPicPr>
                  <pic:blipFill>
                    <a:blip r:embed="rId160"/>
                    <a:stretch>
                      <a:fillRect/>
                    </a:stretch>
                  </pic:blipFill>
                  <pic:spPr>
                    <a:xfrm>
                      <a:off x="0" y="0"/>
                      <a:ext cx="3457575" cy="838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2DC38D" w14:textId="5D1B5941" w:rsidR="00B1190E" w:rsidRDefault="00B1190E" w:rsidP="00B1190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7</w:t>
      </w:r>
      <w:r>
        <w:fldChar w:fldCharType="end"/>
      </w:r>
      <w:r>
        <w:t xml:space="preserve"> - Changing ownership</w:t>
      </w:r>
    </w:p>
    <w:p w14:paraId="50F46204" w14:textId="059DFAEC" w:rsidR="00F8744A" w:rsidRPr="008C2E17" w:rsidRDefault="00B1190E" w:rsidP="008C2E17">
      <w:r>
        <w:t xml:space="preserve">I then assigned the </w:t>
      </w:r>
      <w:r w:rsidR="00F8744A">
        <w:t>Teachers group to the template</w:t>
      </w:r>
    </w:p>
    <w:p w14:paraId="1231B196" w14:textId="76637AA4" w:rsidR="00046440" w:rsidRPr="00046440" w:rsidRDefault="00046440" w:rsidP="00046440">
      <w:pPr>
        <w:pStyle w:val="Heading4"/>
      </w:pPr>
      <w:r>
        <w:lastRenderedPageBreak/>
        <w:t>Creating VM</w:t>
      </w:r>
    </w:p>
    <w:p w14:paraId="44F201F7" w14:textId="77777777" w:rsidR="00B1190E" w:rsidRDefault="004776B8" w:rsidP="00B1190E">
      <w:pPr>
        <w:keepNext/>
      </w:pPr>
      <w:r>
        <w:rPr>
          <w:noProof/>
        </w:rPr>
        <w:drawing>
          <wp:inline distT="0" distB="0" distL="0" distR="0" wp14:anchorId="34593ACB" wp14:editId="53ECC3FC">
            <wp:extent cx="3328416" cy="3017978"/>
            <wp:effectExtent l="0" t="0" r="0" b="0"/>
            <wp:docPr id="169" name="Picture 169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" name="Picture 169" descr="Graphical user interface&#10;&#10;Description automatically generated"/>
                    <pic:cNvPicPr/>
                  </pic:nvPicPr>
                  <pic:blipFill>
                    <a:blip r:embed="rId161"/>
                    <a:stretch>
                      <a:fillRect/>
                    </a:stretch>
                  </pic:blipFill>
                  <pic:spPr>
                    <a:xfrm>
                      <a:off x="0" y="0"/>
                      <a:ext cx="3339563" cy="30280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D3CC0" w14:textId="748E49E7" w:rsidR="00E66909" w:rsidRDefault="00B1190E" w:rsidP="00B1190E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8</w:t>
      </w:r>
      <w:r>
        <w:fldChar w:fldCharType="end"/>
      </w:r>
      <w:r>
        <w:t xml:space="preserve"> - Creating VML</w:t>
      </w:r>
    </w:p>
    <w:p w14:paraId="4BDFDB4D" w14:textId="22723B78" w:rsidR="00B1190E" w:rsidRDefault="00B1190E" w:rsidP="00B1190E">
      <w:r>
        <w:t xml:space="preserve">Based off the VML template, I then </w:t>
      </w:r>
      <w:r w:rsidR="00C341A6">
        <w:t>checked over the settings</w:t>
      </w:r>
      <w:r w:rsidR="00AE7AAD">
        <w:t>, adding Teachers group to the virtual machine and c</w:t>
      </w:r>
      <w:r>
        <w:t xml:space="preserve">reated </w:t>
      </w:r>
      <w:r w:rsidR="00AE7AAD">
        <w:t>it.</w:t>
      </w:r>
    </w:p>
    <w:p w14:paraId="13602B1C" w14:textId="77777777" w:rsidR="00AE7AAD" w:rsidRPr="00B1190E" w:rsidRDefault="00AE7AAD" w:rsidP="00B1190E"/>
    <w:p w14:paraId="79A9255A" w14:textId="77777777" w:rsidR="00AE7AAD" w:rsidRDefault="00D3055C" w:rsidP="00AE7AAD">
      <w:pPr>
        <w:keepNext/>
      </w:pPr>
      <w:r>
        <w:rPr>
          <w:noProof/>
        </w:rPr>
        <w:drawing>
          <wp:inline distT="0" distB="0" distL="0" distR="0" wp14:anchorId="4F1EB495" wp14:editId="7E38515F">
            <wp:extent cx="3781700" cy="2699309"/>
            <wp:effectExtent l="0" t="0" r="0" b="0"/>
            <wp:docPr id="170" name="Picture 170" descr="A screenshot of a comput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" name="Picture 170" descr="A screenshot of a computer&#10;&#10;Description automatically generated with medium confidence"/>
                    <pic:cNvPicPr/>
                  </pic:nvPicPr>
                  <pic:blipFill>
                    <a:blip r:embed="rId162"/>
                    <a:stretch>
                      <a:fillRect/>
                    </a:stretch>
                  </pic:blipFill>
                  <pic:spPr>
                    <a:xfrm>
                      <a:off x="0" y="0"/>
                      <a:ext cx="3797037" cy="27102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AF53D" w14:textId="54B299BB" w:rsidR="00AE7AAD" w:rsidRDefault="00AE7AAD" w:rsidP="00AE7AA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49</w:t>
      </w:r>
      <w:r>
        <w:fldChar w:fldCharType="end"/>
      </w:r>
      <w:r>
        <w:t xml:space="preserve"> - Functional Ubuntu VM</w:t>
      </w:r>
    </w:p>
    <w:p w14:paraId="5DC7203D" w14:textId="36B04990" w:rsidR="003306A3" w:rsidRDefault="00AE7AAD" w:rsidP="00591904">
      <w:r>
        <w:t>Following installation, I then had a functional Ubuntu virtual machine for the Lec</w:t>
      </w:r>
      <w:r w:rsidR="00B27D21">
        <w:t>turers.</w:t>
      </w:r>
      <w:r w:rsidR="003306A3">
        <w:br w:type="page"/>
      </w:r>
    </w:p>
    <w:p w14:paraId="129DB262" w14:textId="19B8842A" w:rsidR="004974C2" w:rsidRDefault="003306A3" w:rsidP="003306A3">
      <w:pPr>
        <w:pStyle w:val="Heading3"/>
      </w:pPr>
      <w:r>
        <w:lastRenderedPageBreak/>
        <w:t>Creating Student Virtual Machines</w:t>
      </w:r>
    </w:p>
    <w:p w14:paraId="3A72F9C8" w14:textId="77777777" w:rsidR="003828BF" w:rsidRDefault="00D87649" w:rsidP="003828BF">
      <w:pPr>
        <w:keepNext/>
      </w:pPr>
      <w:r>
        <w:rPr>
          <w:noProof/>
        </w:rPr>
        <w:drawing>
          <wp:inline distT="0" distB="0" distL="0" distR="0" wp14:anchorId="22BBF91B" wp14:editId="4A98058F">
            <wp:extent cx="3708806" cy="3539612"/>
            <wp:effectExtent l="0" t="0" r="0" b="0"/>
            <wp:docPr id="171" name="Picture 17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" name="Picture 171" descr="Graphical user interface, application&#10;&#10;Description automatically generated"/>
                    <pic:cNvPicPr/>
                  </pic:nvPicPr>
                  <pic:blipFill>
                    <a:blip r:embed="rId163"/>
                    <a:stretch>
                      <a:fillRect/>
                    </a:stretch>
                  </pic:blipFill>
                  <pic:spPr>
                    <a:xfrm>
                      <a:off x="0" y="0"/>
                      <a:ext cx="3714941" cy="35454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B2FA86" w14:textId="490CC48E" w:rsidR="00D87649" w:rsidRPr="00D87649" w:rsidRDefault="003828BF" w:rsidP="003828B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50</w:t>
      </w:r>
      <w:r>
        <w:fldChar w:fldCharType="end"/>
      </w:r>
      <w:r>
        <w:t xml:space="preserve"> - Creating Student Storage</w:t>
      </w:r>
    </w:p>
    <w:p w14:paraId="0711523B" w14:textId="0A1193EB" w:rsidR="003306A3" w:rsidRDefault="00D97BB5" w:rsidP="000929E2">
      <w:r>
        <w:t xml:space="preserve">As </w:t>
      </w:r>
      <w:r w:rsidR="00010C27">
        <w:t xml:space="preserve">multiple </w:t>
      </w:r>
      <w:r>
        <w:t>students will</w:t>
      </w:r>
      <w:r w:rsidR="00010C27">
        <w:t xml:space="preserve"> </w:t>
      </w:r>
      <w:r w:rsidR="008C2863">
        <w:t>be using this at the same time</w:t>
      </w:r>
      <w:r>
        <w:t xml:space="preserve"> mostly make use of the cloud storage</w:t>
      </w:r>
      <w:r w:rsidR="00010C27">
        <w:t xml:space="preserve"> </w:t>
      </w:r>
      <w:r>
        <w:t>I chose non-persistent</w:t>
      </w:r>
      <w:r w:rsidR="008C2863">
        <w:t xml:space="preserve"> storage and again</w:t>
      </w:r>
      <w:r w:rsidR="000929E2">
        <w:t xml:space="preserve"> chose the qcow2 format.</w:t>
      </w:r>
    </w:p>
    <w:p w14:paraId="5F645511" w14:textId="77777777" w:rsidR="000929E2" w:rsidRDefault="000929E2" w:rsidP="000929E2"/>
    <w:p w14:paraId="327EA34C" w14:textId="77777777" w:rsidR="000929E2" w:rsidRDefault="007A4270" w:rsidP="000929E2">
      <w:pPr>
        <w:keepNext/>
      </w:pPr>
      <w:r>
        <w:rPr>
          <w:noProof/>
        </w:rPr>
        <w:drawing>
          <wp:inline distT="0" distB="0" distL="0" distR="0" wp14:anchorId="3D24DCF2" wp14:editId="7E7B451B">
            <wp:extent cx="4111142" cy="2196598"/>
            <wp:effectExtent l="0" t="0" r="0" b="0"/>
            <wp:docPr id="172" name="Picture 172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" name="Picture 172" descr="Graphical user interface, text, application, email&#10;&#10;Description automatically generated"/>
                    <pic:cNvPicPr/>
                  </pic:nvPicPr>
                  <pic:blipFill>
                    <a:blip r:embed="rId1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1142" cy="21965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999BCE" w14:textId="0F6AAFF8" w:rsidR="009F7280" w:rsidRDefault="000929E2" w:rsidP="000929E2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51</w:t>
      </w:r>
      <w:r>
        <w:fldChar w:fldCharType="end"/>
      </w:r>
      <w:r>
        <w:t xml:space="preserve"> - Cloning net32</w:t>
      </w:r>
    </w:p>
    <w:p w14:paraId="5F9EB849" w14:textId="2179BAB7" w:rsidR="000929E2" w:rsidRPr="000929E2" w:rsidRDefault="000929E2" w:rsidP="000929E2">
      <w:r>
        <w:t xml:space="preserve">I then cloned </w:t>
      </w:r>
      <w:r w:rsidR="00577E64">
        <w:t xml:space="preserve">the </w:t>
      </w:r>
      <w:r>
        <w:t xml:space="preserve">net32 </w:t>
      </w:r>
      <w:r w:rsidR="00577E64">
        <w:t>template and renamed this to VMS. I will have to change the storage and the ownership, as I did with the teachers template.</w:t>
      </w:r>
    </w:p>
    <w:p w14:paraId="20B8AFB9" w14:textId="77777777" w:rsidR="00577E64" w:rsidRDefault="009F7280" w:rsidP="00577E64">
      <w:pPr>
        <w:keepNext/>
      </w:pPr>
      <w:r>
        <w:rPr>
          <w:noProof/>
        </w:rPr>
        <w:lastRenderedPageBreak/>
        <w:drawing>
          <wp:inline distT="0" distB="0" distL="0" distR="0" wp14:anchorId="2FAD2287" wp14:editId="1D3EACB4">
            <wp:extent cx="4125773" cy="1209962"/>
            <wp:effectExtent l="0" t="0" r="0" b="0"/>
            <wp:docPr id="174" name="Picture 174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" name="Picture 174" descr="Graphical user interface, text&#10;&#10;Description automatically generated"/>
                    <pic:cNvPicPr/>
                  </pic:nvPicPr>
                  <pic:blipFill>
                    <a:blip r:embed="rId165"/>
                    <a:stretch>
                      <a:fillRect/>
                    </a:stretch>
                  </pic:blipFill>
                  <pic:spPr>
                    <a:xfrm>
                      <a:off x="0" y="0"/>
                      <a:ext cx="4157461" cy="1219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E98EA2" w14:textId="11758D04" w:rsidR="009F7280" w:rsidRDefault="00577E64" w:rsidP="00577E64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52</w:t>
      </w:r>
      <w:r>
        <w:fldChar w:fldCharType="end"/>
      </w:r>
      <w:r>
        <w:t xml:space="preserve"> - Altering storage</w:t>
      </w:r>
    </w:p>
    <w:p w14:paraId="68EAA524" w14:textId="6592A924" w:rsidR="00577E64" w:rsidRPr="00577E64" w:rsidRDefault="00577E64" w:rsidP="00577E64">
      <w:r>
        <w:t xml:space="preserve">I changed DISK 0 to utilise the new VMS </w:t>
      </w:r>
      <w:r w:rsidR="00D21C93">
        <w:t>image and DISK 1 to use the Ubuntu image.</w:t>
      </w:r>
    </w:p>
    <w:p w14:paraId="5A8E4141" w14:textId="2DACB0AB" w:rsidR="007E4F12" w:rsidRDefault="007E4F12" w:rsidP="003A61F3"/>
    <w:p w14:paraId="5BAD8630" w14:textId="77777777" w:rsidR="00DB331F" w:rsidRDefault="00587F20" w:rsidP="00DB331F">
      <w:pPr>
        <w:keepNext/>
      </w:pPr>
      <w:r>
        <w:rPr>
          <w:noProof/>
        </w:rPr>
        <w:drawing>
          <wp:inline distT="0" distB="0" distL="0" distR="0" wp14:anchorId="3AE68C37" wp14:editId="566F4795">
            <wp:extent cx="3917290" cy="4079255"/>
            <wp:effectExtent l="0" t="0" r="0" b="0"/>
            <wp:docPr id="175" name="Picture 175" descr="Graphical user interface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" name="Picture 175" descr="Graphical user interface, table&#10;&#10;Description automatically generated"/>
                    <pic:cNvPicPr/>
                  </pic:nvPicPr>
                  <pic:blipFill>
                    <a:blip r:embed="rId166"/>
                    <a:stretch>
                      <a:fillRect/>
                    </a:stretch>
                  </pic:blipFill>
                  <pic:spPr>
                    <a:xfrm>
                      <a:off x="0" y="0"/>
                      <a:ext cx="3932888" cy="40954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CD69B4" w14:textId="181A6E48" w:rsidR="00CA0EAB" w:rsidRDefault="00DB331F" w:rsidP="00DB331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75879">
        <w:rPr>
          <w:noProof/>
        </w:rPr>
        <w:t>153</w:t>
      </w:r>
      <w:r>
        <w:fldChar w:fldCharType="end"/>
      </w:r>
      <w:r>
        <w:t xml:space="preserve"> - Creating Students VM</w:t>
      </w:r>
    </w:p>
    <w:p w14:paraId="32F4203A" w14:textId="41C25BEC" w:rsidR="00DB331F" w:rsidRPr="00DB331F" w:rsidRDefault="00DB331F" w:rsidP="00DB331F">
      <w:r>
        <w:t xml:space="preserve">When creating the VM I allocated </w:t>
      </w:r>
      <w:r w:rsidR="00375879">
        <w:t xml:space="preserve">four instances, meaning that it will create 4 copies of the same virtual machine, incrementing the IP address each time. I also allocated the VM to the students usergroup. </w:t>
      </w:r>
    </w:p>
    <w:p w14:paraId="4407BAC6" w14:textId="77777777" w:rsidR="00375879" w:rsidRDefault="009267DB" w:rsidP="00375879">
      <w:pPr>
        <w:keepNext/>
      </w:pPr>
      <w:r>
        <w:rPr>
          <w:noProof/>
        </w:rPr>
        <w:lastRenderedPageBreak/>
        <w:drawing>
          <wp:inline distT="0" distB="0" distL="0" distR="0" wp14:anchorId="1A6E5630" wp14:editId="354E09FA">
            <wp:extent cx="5943600" cy="1774825"/>
            <wp:effectExtent l="0" t="0" r="0" b="0"/>
            <wp:docPr id="176" name="Picture 176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" name="Picture 176" descr="Graphical user interface, text, application, email&#10;&#10;Description automatically generated"/>
                    <pic:cNvPicPr/>
                  </pic:nvPicPr>
                  <pic:blipFill>
                    <a:blip r:embed="rId16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7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1F1632" w14:textId="43F11393" w:rsidR="0049534F" w:rsidRDefault="00375879" w:rsidP="00375879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54</w:t>
      </w:r>
      <w:r>
        <w:fldChar w:fldCharType="end"/>
      </w:r>
      <w:r>
        <w:t xml:space="preserve"> - Multiple instances running</w:t>
      </w:r>
    </w:p>
    <w:p w14:paraId="20431C92" w14:textId="40C5A0A4" w:rsidR="004C4C15" w:rsidRDefault="00375879" w:rsidP="003A61F3">
      <w:r>
        <w:t xml:space="preserve">After creating the virtual machines, the </w:t>
      </w:r>
      <w:r w:rsidR="00E878F7">
        <w:t>four student machines can be seen running in the VM menu within Open Nebula.</w:t>
      </w:r>
    </w:p>
    <w:p w14:paraId="78B08D1D" w14:textId="71BA3A0A" w:rsidR="004C4C15" w:rsidRDefault="004C4C15">
      <w:pPr>
        <w:spacing w:after="160" w:line="259" w:lineRule="auto"/>
      </w:pPr>
    </w:p>
    <w:p w14:paraId="10518B2B" w14:textId="330738FA" w:rsidR="002A3BB6" w:rsidRDefault="002A3BB6">
      <w:pPr>
        <w:spacing w:after="160" w:line="259" w:lineRule="auto"/>
      </w:pPr>
      <w:r>
        <w:t>Following installation, I then had a functional Ubuntu virtual machine for the Lecturers.</w:t>
      </w:r>
    </w:p>
    <w:p w14:paraId="37218C30" w14:textId="77777777" w:rsidR="002A3BB6" w:rsidRDefault="002A3BB6">
      <w:pPr>
        <w:spacing w:after="160" w:line="259" w:lineRule="auto"/>
      </w:pPr>
      <w:r>
        <w:br w:type="page"/>
      </w:r>
    </w:p>
    <w:p w14:paraId="3AD60D36" w14:textId="10A9FF84" w:rsidR="009267DB" w:rsidRDefault="004C4C15" w:rsidP="004C4C15">
      <w:pPr>
        <w:pStyle w:val="Heading1"/>
      </w:pPr>
      <w:r>
        <w:lastRenderedPageBreak/>
        <w:t>Conclusion</w:t>
      </w:r>
    </w:p>
    <w:p w14:paraId="5779814D" w14:textId="77777777" w:rsidR="007A33E8" w:rsidRDefault="001468D7" w:rsidP="001468D7">
      <w:r>
        <w:t xml:space="preserve">The overall setup of Open Nebula </w:t>
      </w:r>
      <w:r w:rsidR="00930CC3">
        <w:t>went smoothly,</w:t>
      </w:r>
      <w:r w:rsidR="00DA5809">
        <w:t xml:space="preserve"> with the setup of both </w:t>
      </w:r>
      <w:r w:rsidR="00824116">
        <w:t>nebula and the</w:t>
      </w:r>
      <w:r w:rsidR="004438BF">
        <w:t xml:space="preserve"> sunstone</w:t>
      </w:r>
      <w:r w:rsidR="00824116">
        <w:t xml:space="preserve"> web interface</w:t>
      </w:r>
      <w:r w:rsidR="004438BF">
        <w:t xml:space="preserve"> both installing without encountering any errors. This was also the case for extra </w:t>
      </w:r>
      <w:r w:rsidR="005B6FB8">
        <w:t>software installed</w:t>
      </w:r>
      <w:r w:rsidR="00A14872">
        <w:t xml:space="preserve">, both Open vSwitch and quagga </w:t>
      </w:r>
      <w:r w:rsidR="007A33E8">
        <w:t>installed and started without any errors after configuring the relevant networking files.</w:t>
      </w:r>
    </w:p>
    <w:p w14:paraId="26AD8123" w14:textId="77777777" w:rsidR="007A33E8" w:rsidRDefault="007A33E8" w:rsidP="001468D7"/>
    <w:p w14:paraId="4AA3754A" w14:textId="1C5F7570" w:rsidR="00B6365C" w:rsidRDefault="007A33E8" w:rsidP="001468D7">
      <w:r>
        <w:t>M</w:t>
      </w:r>
      <w:r w:rsidR="00B20C38">
        <w:t>oving onto sunstone, I also encountered no problems here</w:t>
      </w:r>
      <w:r w:rsidR="00AE1295">
        <w:t xml:space="preserve"> when creating images, templates, virtual </w:t>
      </w:r>
      <w:r w:rsidR="00B6365C">
        <w:t>networks,</w:t>
      </w:r>
      <w:r w:rsidR="00AE1295">
        <w:t xml:space="preserve"> and virtual machine</w:t>
      </w:r>
      <w:r w:rsidR="0062448D">
        <w:t xml:space="preserve">s. IP addresses were successfully allocated to the NFS </w:t>
      </w:r>
      <w:r w:rsidR="007B4B03">
        <w:t>server,</w:t>
      </w:r>
      <w:r w:rsidR="0062448D">
        <w:t xml:space="preserve"> and all lecturer and student clients as required</w:t>
      </w:r>
      <w:r w:rsidR="007B4B03">
        <w:t xml:space="preserve"> and multiple instances can run. </w:t>
      </w:r>
    </w:p>
    <w:p w14:paraId="118EEAC3" w14:textId="77777777" w:rsidR="00B6365C" w:rsidRDefault="00B6365C" w:rsidP="001468D7"/>
    <w:p w14:paraId="67C2554C" w14:textId="52F453E5" w:rsidR="00A04079" w:rsidRDefault="00083784" w:rsidP="001468D7">
      <w:r>
        <w:t xml:space="preserve">I did encounter some networking issues when it came to connecting the virtual machines in the  cloud. </w:t>
      </w:r>
      <w:r w:rsidR="001F229F">
        <w:t>Prior to routing the VM’s, they naturally did not have any connection hence why quagga was implemented. After quagga was installed and configured on the host system</w:t>
      </w:r>
      <w:r w:rsidR="008510CB">
        <w:t xml:space="preserve">, although routing was setup and this could be seen in the routing table, the virtual machines within the cloud were still unable to </w:t>
      </w:r>
      <w:r w:rsidR="00575D9A">
        <w:t>connect to the interne</w:t>
      </w:r>
      <w:r w:rsidR="00A04079">
        <w:t>t</w:t>
      </w:r>
      <w:r w:rsidR="00D306CE">
        <w:t xml:space="preserve"> and </w:t>
      </w:r>
      <w:r w:rsidR="00224702">
        <w:t xml:space="preserve">testing the connection between the host and the cloud VM’s proved that </w:t>
      </w:r>
      <w:r w:rsidR="00D306CE">
        <w:t xml:space="preserve">the ping only worked from the host to </w:t>
      </w:r>
      <w:r w:rsidR="004B56C3">
        <w:t>cloud.</w:t>
      </w:r>
    </w:p>
    <w:p w14:paraId="024359AD" w14:textId="6CD40162" w:rsidR="004B56C3" w:rsidRDefault="004B56C3" w:rsidP="001468D7"/>
    <w:p w14:paraId="05397F54" w14:textId="215BDE2E" w:rsidR="00FA30F9" w:rsidRPr="004C4C15" w:rsidRDefault="00B31FBB" w:rsidP="00B30A68">
      <w:r>
        <w:t xml:space="preserve">This connection issue only </w:t>
      </w:r>
      <w:r w:rsidR="004A1E6E">
        <w:t>occurred after changing back to the NAT network on the host machine and configuring bridged adapters within this NAT network.</w:t>
      </w:r>
      <w:r w:rsidR="00A75435">
        <w:t xml:space="preserve"> When building the first bridged machine within the bridged host network, this machine had</w:t>
      </w:r>
      <w:r w:rsidR="00105435">
        <w:t xml:space="preserve"> a working network connection.</w:t>
      </w:r>
      <w:r w:rsidR="00BE23C2">
        <w:t xml:space="preserve"> For this </w:t>
      </w:r>
      <w:r w:rsidR="00B30A68">
        <w:t>reason,</w:t>
      </w:r>
      <w:r w:rsidR="00BE23C2">
        <w:t xml:space="preserve"> I expect there is a problem within the </w:t>
      </w:r>
      <w:r w:rsidR="00B30A68">
        <w:t>VMware</w:t>
      </w:r>
      <w:r w:rsidR="00BE23C2">
        <w:t xml:space="preserve"> software (hypervisor used)</w:t>
      </w:r>
      <w:r w:rsidR="006B5350">
        <w:t xml:space="preserve"> which causes an error when a user tries to</w:t>
      </w:r>
      <w:r w:rsidR="00316EA1">
        <w:t xml:space="preserve"> create a bridged network within a NAT network.</w:t>
      </w:r>
      <w:r w:rsidR="00210013">
        <w:t xml:space="preserve"> This is shown by the lack of connection after routing the cloud virtual machines and </w:t>
      </w:r>
      <w:r w:rsidR="006369E1">
        <w:t xml:space="preserve">inability to connect </w:t>
      </w:r>
      <w:r w:rsidR="00FA30F9">
        <w:t xml:space="preserve">NFS, VML or VMS clients to the internet or nfs share. </w:t>
      </w:r>
    </w:p>
    <w:p w14:paraId="49DCE7C0" w14:textId="7EBAFC98" w:rsidR="00D65B0C" w:rsidRPr="004C4C15" w:rsidRDefault="00D65B0C" w:rsidP="004C4C15"/>
    <w:sectPr w:rsidR="00D65B0C" w:rsidRPr="004C4C1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Adam Cooper" w:date="2022-03-24T10:09:00Z" w:initials="AC">
    <w:p w14:paraId="45B3079D" w14:textId="77777777" w:rsidR="00CE3E4E" w:rsidRDefault="00CE3E4E" w:rsidP="00CE3E4E">
      <w:pPr>
        <w:pStyle w:val="CommentText"/>
      </w:pPr>
      <w:r>
        <w:rPr>
          <w:rStyle w:val="CommentReference"/>
        </w:rPr>
        <w:annotationRef/>
      </w:r>
      <w:r>
        <w:t>Find out what this command does</w:t>
      </w:r>
    </w:p>
  </w:comment>
  <w:comment w:id="3" w:author="Adam Cooper" w:date="2022-05-10T14:41:00Z" w:initials="AC">
    <w:p w14:paraId="688A0413" w14:textId="77777777" w:rsidR="009C4065" w:rsidRDefault="009C4065" w:rsidP="008328E2">
      <w:pPr>
        <w:pStyle w:val="CommentText"/>
      </w:pPr>
      <w:r>
        <w:rPr>
          <w:rStyle w:val="CommentReference"/>
        </w:rPr>
        <w:annotationRef/>
      </w:r>
      <w:r>
        <w:t>Double check this section after configuring physical adapter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5B3079D" w15:done="0"/>
  <w15:commentEx w15:paraId="688A0413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E6C1D1" w16cex:dateUtc="2022-03-24T10:09:00Z"/>
  <w16cex:commentExtensible w16cex:durableId="2624F82C" w16cex:dateUtc="2022-05-10T13:4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5B3079D" w16cid:durableId="25E6C1D1"/>
  <w16cid:commentId w16cid:paraId="688A0413" w16cid:durableId="2624F82C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B64FE1"/>
    <w:multiLevelType w:val="hybridMultilevel"/>
    <w:tmpl w:val="773CCA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B4B1A91"/>
    <w:multiLevelType w:val="multilevel"/>
    <w:tmpl w:val="2C5042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08756C1"/>
    <w:multiLevelType w:val="hybridMultilevel"/>
    <w:tmpl w:val="800CB8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3F1734E"/>
    <w:multiLevelType w:val="hybridMultilevel"/>
    <w:tmpl w:val="7E7849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0891A75"/>
    <w:multiLevelType w:val="hybridMultilevel"/>
    <w:tmpl w:val="50CE74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D6B71A5"/>
    <w:multiLevelType w:val="multilevel"/>
    <w:tmpl w:val="2C5042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7E943907"/>
    <w:multiLevelType w:val="multilevel"/>
    <w:tmpl w:val="22325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215236853">
    <w:abstractNumId w:val="4"/>
  </w:num>
  <w:num w:numId="2" w16cid:durableId="2133739881">
    <w:abstractNumId w:val="2"/>
  </w:num>
  <w:num w:numId="3" w16cid:durableId="1387534098">
    <w:abstractNumId w:val="3"/>
  </w:num>
  <w:num w:numId="4" w16cid:durableId="1248342733">
    <w:abstractNumId w:val="0"/>
  </w:num>
  <w:num w:numId="5" w16cid:durableId="853348926">
    <w:abstractNumId w:val="5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6" w16cid:durableId="1818186972">
    <w:abstractNumId w:val="1"/>
  </w:num>
  <w:num w:numId="7" w16cid:durableId="511533030">
    <w:abstractNumId w:val="6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dam Cooper">
    <w15:presenceInfo w15:providerId="None" w15:userId="Adam Coop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CE3E4E"/>
    <w:rsid w:val="0001051D"/>
    <w:rsid w:val="00010C27"/>
    <w:rsid w:val="00020005"/>
    <w:rsid w:val="0003282A"/>
    <w:rsid w:val="000354C4"/>
    <w:rsid w:val="00037AAE"/>
    <w:rsid w:val="00043FF4"/>
    <w:rsid w:val="000455D8"/>
    <w:rsid w:val="00046440"/>
    <w:rsid w:val="000767EC"/>
    <w:rsid w:val="00083784"/>
    <w:rsid w:val="000900EE"/>
    <w:rsid w:val="0009017D"/>
    <w:rsid w:val="000929E2"/>
    <w:rsid w:val="00095E0F"/>
    <w:rsid w:val="000A138D"/>
    <w:rsid w:val="000A14F4"/>
    <w:rsid w:val="000A6C87"/>
    <w:rsid w:val="000A7F1B"/>
    <w:rsid w:val="000B0BF3"/>
    <w:rsid w:val="000B3BA0"/>
    <w:rsid w:val="000C0FF8"/>
    <w:rsid w:val="000C472A"/>
    <w:rsid w:val="000C7D59"/>
    <w:rsid w:val="000D0D41"/>
    <w:rsid w:val="000E280A"/>
    <w:rsid w:val="000E446A"/>
    <w:rsid w:val="000E7485"/>
    <w:rsid w:val="000F056D"/>
    <w:rsid w:val="00105435"/>
    <w:rsid w:val="001066F9"/>
    <w:rsid w:val="00111B1F"/>
    <w:rsid w:val="00112B47"/>
    <w:rsid w:val="00115B28"/>
    <w:rsid w:val="00136169"/>
    <w:rsid w:val="00141713"/>
    <w:rsid w:val="0014492B"/>
    <w:rsid w:val="00145561"/>
    <w:rsid w:val="001468D7"/>
    <w:rsid w:val="001523ED"/>
    <w:rsid w:val="001547C9"/>
    <w:rsid w:val="00155B56"/>
    <w:rsid w:val="00155F9E"/>
    <w:rsid w:val="0015799D"/>
    <w:rsid w:val="00162987"/>
    <w:rsid w:val="00166104"/>
    <w:rsid w:val="00171A6C"/>
    <w:rsid w:val="001866E9"/>
    <w:rsid w:val="00186FD8"/>
    <w:rsid w:val="001A3477"/>
    <w:rsid w:val="001A35BD"/>
    <w:rsid w:val="001B326D"/>
    <w:rsid w:val="001B534F"/>
    <w:rsid w:val="001D12C2"/>
    <w:rsid w:val="001D378C"/>
    <w:rsid w:val="001F229F"/>
    <w:rsid w:val="001F42C5"/>
    <w:rsid w:val="00201CED"/>
    <w:rsid w:val="00204B75"/>
    <w:rsid w:val="00204E6F"/>
    <w:rsid w:val="00210013"/>
    <w:rsid w:val="0021048C"/>
    <w:rsid w:val="002136D2"/>
    <w:rsid w:val="002162CD"/>
    <w:rsid w:val="00221227"/>
    <w:rsid w:val="0022262A"/>
    <w:rsid w:val="00224702"/>
    <w:rsid w:val="002253A1"/>
    <w:rsid w:val="00226E86"/>
    <w:rsid w:val="00241FCC"/>
    <w:rsid w:val="0024367C"/>
    <w:rsid w:val="002469E8"/>
    <w:rsid w:val="002518B2"/>
    <w:rsid w:val="0025662A"/>
    <w:rsid w:val="0025758A"/>
    <w:rsid w:val="0027549E"/>
    <w:rsid w:val="002812E2"/>
    <w:rsid w:val="00287EE1"/>
    <w:rsid w:val="00291199"/>
    <w:rsid w:val="00292CB6"/>
    <w:rsid w:val="00297BCB"/>
    <w:rsid w:val="002A3BB6"/>
    <w:rsid w:val="002B2C24"/>
    <w:rsid w:val="002B655A"/>
    <w:rsid w:val="002C2A8A"/>
    <w:rsid w:val="002C418E"/>
    <w:rsid w:val="002C6EC6"/>
    <w:rsid w:val="002E01C8"/>
    <w:rsid w:val="002E769F"/>
    <w:rsid w:val="002F0BDF"/>
    <w:rsid w:val="003000CE"/>
    <w:rsid w:val="00316EA1"/>
    <w:rsid w:val="003205C7"/>
    <w:rsid w:val="00325FB8"/>
    <w:rsid w:val="003306A3"/>
    <w:rsid w:val="00331D6A"/>
    <w:rsid w:val="00334815"/>
    <w:rsid w:val="003350BA"/>
    <w:rsid w:val="00341883"/>
    <w:rsid w:val="00342CB8"/>
    <w:rsid w:val="00350885"/>
    <w:rsid w:val="00354B40"/>
    <w:rsid w:val="00360356"/>
    <w:rsid w:val="00364109"/>
    <w:rsid w:val="00364149"/>
    <w:rsid w:val="00366229"/>
    <w:rsid w:val="00374A75"/>
    <w:rsid w:val="00375879"/>
    <w:rsid w:val="00376AB3"/>
    <w:rsid w:val="003828BF"/>
    <w:rsid w:val="00384B85"/>
    <w:rsid w:val="00396EE3"/>
    <w:rsid w:val="003A120F"/>
    <w:rsid w:val="003A1497"/>
    <w:rsid w:val="003A61F3"/>
    <w:rsid w:val="003B3E71"/>
    <w:rsid w:val="003D6D86"/>
    <w:rsid w:val="003D6F94"/>
    <w:rsid w:val="004172FB"/>
    <w:rsid w:val="004222BE"/>
    <w:rsid w:val="00427059"/>
    <w:rsid w:val="00430401"/>
    <w:rsid w:val="004304FE"/>
    <w:rsid w:val="00434961"/>
    <w:rsid w:val="004358BB"/>
    <w:rsid w:val="004438BF"/>
    <w:rsid w:val="00446875"/>
    <w:rsid w:val="0044795A"/>
    <w:rsid w:val="00451DEE"/>
    <w:rsid w:val="004612C4"/>
    <w:rsid w:val="004776B8"/>
    <w:rsid w:val="004778ED"/>
    <w:rsid w:val="00482593"/>
    <w:rsid w:val="00487F8D"/>
    <w:rsid w:val="00492C39"/>
    <w:rsid w:val="0049362F"/>
    <w:rsid w:val="0049534F"/>
    <w:rsid w:val="004974C2"/>
    <w:rsid w:val="004A1763"/>
    <w:rsid w:val="004A1E6E"/>
    <w:rsid w:val="004A705F"/>
    <w:rsid w:val="004B3E6D"/>
    <w:rsid w:val="004B56C3"/>
    <w:rsid w:val="004C4C15"/>
    <w:rsid w:val="004C6C15"/>
    <w:rsid w:val="004D76C6"/>
    <w:rsid w:val="004D7B05"/>
    <w:rsid w:val="004F2017"/>
    <w:rsid w:val="004F5BBC"/>
    <w:rsid w:val="004F6EC9"/>
    <w:rsid w:val="004F7BBB"/>
    <w:rsid w:val="00503326"/>
    <w:rsid w:val="0050422D"/>
    <w:rsid w:val="005045BB"/>
    <w:rsid w:val="00507E9F"/>
    <w:rsid w:val="005104F2"/>
    <w:rsid w:val="00512541"/>
    <w:rsid w:val="005138C2"/>
    <w:rsid w:val="0052226E"/>
    <w:rsid w:val="00526647"/>
    <w:rsid w:val="00532B3A"/>
    <w:rsid w:val="005450B0"/>
    <w:rsid w:val="00551180"/>
    <w:rsid w:val="00560D25"/>
    <w:rsid w:val="005632CD"/>
    <w:rsid w:val="00565027"/>
    <w:rsid w:val="00570788"/>
    <w:rsid w:val="00570A95"/>
    <w:rsid w:val="00574A3D"/>
    <w:rsid w:val="00575D9A"/>
    <w:rsid w:val="00577960"/>
    <w:rsid w:val="00577E64"/>
    <w:rsid w:val="0058255D"/>
    <w:rsid w:val="00587F20"/>
    <w:rsid w:val="0059023C"/>
    <w:rsid w:val="00591904"/>
    <w:rsid w:val="0059436D"/>
    <w:rsid w:val="005B6FB8"/>
    <w:rsid w:val="005D015D"/>
    <w:rsid w:val="005E3D98"/>
    <w:rsid w:val="005E6E02"/>
    <w:rsid w:val="005F0C74"/>
    <w:rsid w:val="005F1A6B"/>
    <w:rsid w:val="005F3D60"/>
    <w:rsid w:val="006002C8"/>
    <w:rsid w:val="00615322"/>
    <w:rsid w:val="0062448D"/>
    <w:rsid w:val="00630D5A"/>
    <w:rsid w:val="006369E1"/>
    <w:rsid w:val="006428BA"/>
    <w:rsid w:val="006505D6"/>
    <w:rsid w:val="00650B13"/>
    <w:rsid w:val="00654939"/>
    <w:rsid w:val="00672A33"/>
    <w:rsid w:val="00672FC7"/>
    <w:rsid w:val="00682D18"/>
    <w:rsid w:val="00692BF1"/>
    <w:rsid w:val="006A12DA"/>
    <w:rsid w:val="006B49BB"/>
    <w:rsid w:val="006B5350"/>
    <w:rsid w:val="006B62F7"/>
    <w:rsid w:val="006C036C"/>
    <w:rsid w:val="006C2242"/>
    <w:rsid w:val="006D6FBA"/>
    <w:rsid w:val="006E1F20"/>
    <w:rsid w:val="006E3158"/>
    <w:rsid w:val="006F03EC"/>
    <w:rsid w:val="006F410E"/>
    <w:rsid w:val="006F6211"/>
    <w:rsid w:val="006F7579"/>
    <w:rsid w:val="00700ABC"/>
    <w:rsid w:val="00703A4F"/>
    <w:rsid w:val="007124B5"/>
    <w:rsid w:val="00713509"/>
    <w:rsid w:val="00724A5B"/>
    <w:rsid w:val="00730E01"/>
    <w:rsid w:val="007332BE"/>
    <w:rsid w:val="00740788"/>
    <w:rsid w:val="00740A25"/>
    <w:rsid w:val="00742173"/>
    <w:rsid w:val="00744E4D"/>
    <w:rsid w:val="00753153"/>
    <w:rsid w:val="00757536"/>
    <w:rsid w:val="007633A7"/>
    <w:rsid w:val="007720F8"/>
    <w:rsid w:val="00773757"/>
    <w:rsid w:val="00793B51"/>
    <w:rsid w:val="007A33E8"/>
    <w:rsid w:val="007A3D0F"/>
    <w:rsid w:val="007A4270"/>
    <w:rsid w:val="007A7002"/>
    <w:rsid w:val="007A7B54"/>
    <w:rsid w:val="007B4B03"/>
    <w:rsid w:val="007B4C2D"/>
    <w:rsid w:val="007B5B64"/>
    <w:rsid w:val="007C0B62"/>
    <w:rsid w:val="007C1A96"/>
    <w:rsid w:val="007D658B"/>
    <w:rsid w:val="007E1960"/>
    <w:rsid w:val="007E2A2B"/>
    <w:rsid w:val="007E4F12"/>
    <w:rsid w:val="007F2B11"/>
    <w:rsid w:val="0080432B"/>
    <w:rsid w:val="008068BD"/>
    <w:rsid w:val="00811182"/>
    <w:rsid w:val="00811BEA"/>
    <w:rsid w:val="00816CA4"/>
    <w:rsid w:val="00824116"/>
    <w:rsid w:val="008263BD"/>
    <w:rsid w:val="008313E9"/>
    <w:rsid w:val="00843016"/>
    <w:rsid w:val="00846461"/>
    <w:rsid w:val="008510CB"/>
    <w:rsid w:val="008537F7"/>
    <w:rsid w:val="00860844"/>
    <w:rsid w:val="0086134E"/>
    <w:rsid w:val="00863397"/>
    <w:rsid w:val="0086620C"/>
    <w:rsid w:val="008670EA"/>
    <w:rsid w:val="0087675E"/>
    <w:rsid w:val="00880BE9"/>
    <w:rsid w:val="00881E4E"/>
    <w:rsid w:val="0088435A"/>
    <w:rsid w:val="008859A0"/>
    <w:rsid w:val="008931D9"/>
    <w:rsid w:val="00893E3B"/>
    <w:rsid w:val="008A36D3"/>
    <w:rsid w:val="008A3D8C"/>
    <w:rsid w:val="008A43DD"/>
    <w:rsid w:val="008A4B23"/>
    <w:rsid w:val="008A6B81"/>
    <w:rsid w:val="008B2558"/>
    <w:rsid w:val="008B429E"/>
    <w:rsid w:val="008B6E1C"/>
    <w:rsid w:val="008C0214"/>
    <w:rsid w:val="008C195E"/>
    <w:rsid w:val="008C2396"/>
    <w:rsid w:val="008C2863"/>
    <w:rsid w:val="008C2BA9"/>
    <w:rsid w:val="008C2E17"/>
    <w:rsid w:val="008C5A43"/>
    <w:rsid w:val="008C6AC7"/>
    <w:rsid w:val="008C7B1C"/>
    <w:rsid w:val="008C7B6E"/>
    <w:rsid w:val="008D02CB"/>
    <w:rsid w:val="008D2BA6"/>
    <w:rsid w:val="008E309A"/>
    <w:rsid w:val="008E73FE"/>
    <w:rsid w:val="008F6EBF"/>
    <w:rsid w:val="0090437C"/>
    <w:rsid w:val="009137B0"/>
    <w:rsid w:val="00913B42"/>
    <w:rsid w:val="00916FE3"/>
    <w:rsid w:val="009267DB"/>
    <w:rsid w:val="00930CC3"/>
    <w:rsid w:val="009356CC"/>
    <w:rsid w:val="0094222E"/>
    <w:rsid w:val="00945CF1"/>
    <w:rsid w:val="00952165"/>
    <w:rsid w:val="0095674A"/>
    <w:rsid w:val="00961F6A"/>
    <w:rsid w:val="009712D5"/>
    <w:rsid w:val="00985453"/>
    <w:rsid w:val="00991CBD"/>
    <w:rsid w:val="009A4A75"/>
    <w:rsid w:val="009A737F"/>
    <w:rsid w:val="009A7AED"/>
    <w:rsid w:val="009C3344"/>
    <w:rsid w:val="009C3E12"/>
    <w:rsid w:val="009C4065"/>
    <w:rsid w:val="009E114F"/>
    <w:rsid w:val="009F7280"/>
    <w:rsid w:val="00A017E2"/>
    <w:rsid w:val="00A04079"/>
    <w:rsid w:val="00A04F42"/>
    <w:rsid w:val="00A11010"/>
    <w:rsid w:val="00A14872"/>
    <w:rsid w:val="00A15995"/>
    <w:rsid w:val="00A2088F"/>
    <w:rsid w:val="00A231EC"/>
    <w:rsid w:val="00A237A4"/>
    <w:rsid w:val="00A25D36"/>
    <w:rsid w:val="00A31C24"/>
    <w:rsid w:val="00A32BA4"/>
    <w:rsid w:val="00A36B9A"/>
    <w:rsid w:val="00A375D2"/>
    <w:rsid w:val="00A37CB0"/>
    <w:rsid w:val="00A40CBC"/>
    <w:rsid w:val="00A40DCB"/>
    <w:rsid w:val="00A52857"/>
    <w:rsid w:val="00A5562A"/>
    <w:rsid w:val="00A70DA6"/>
    <w:rsid w:val="00A75435"/>
    <w:rsid w:val="00A804EC"/>
    <w:rsid w:val="00A864BB"/>
    <w:rsid w:val="00A9183E"/>
    <w:rsid w:val="00A93DFD"/>
    <w:rsid w:val="00AA04F8"/>
    <w:rsid w:val="00AA1C78"/>
    <w:rsid w:val="00AA396A"/>
    <w:rsid w:val="00AA5DAC"/>
    <w:rsid w:val="00AB120F"/>
    <w:rsid w:val="00AB19CD"/>
    <w:rsid w:val="00AB43B5"/>
    <w:rsid w:val="00AC0905"/>
    <w:rsid w:val="00AC2C02"/>
    <w:rsid w:val="00AC3D97"/>
    <w:rsid w:val="00AC5B58"/>
    <w:rsid w:val="00AD1CA6"/>
    <w:rsid w:val="00AD3D9C"/>
    <w:rsid w:val="00AD5A3A"/>
    <w:rsid w:val="00AE0675"/>
    <w:rsid w:val="00AE1295"/>
    <w:rsid w:val="00AE7AAD"/>
    <w:rsid w:val="00AF5B0C"/>
    <w:rsid w:val="00AF7441"/>
    <w:rsid w:val="00B1190E"/>
    <w:rsid w:val="00B20C38"/>
    <w:rsid w:val="00B27148"/>
    <w:rsid w:val="00B27D21"/>
    <w:rsid w:val="00B300C6"/>
    <w:rsid w:val="00B30A68"/>
    <w:rsid w:val="00B31FBB"/>
    <w:rsid w:val="00B3562F"/>
    <w:rsid w:val="00B35FA3"/>
    <w:rsid w:val="00B374CC"/>
    <w:rsid w:val="00B41A2B"/>
    <w:rsid w:val="00B44015"/>
    <w:rsid w:val="00B54844"/>
    <w:rsid w:val="00B56B48"/>
    <w:rsid w:val="00B60F94"/>
    <w:rsid w:val="00B6365C"/>
    <w:rsid w:val="00B673E5"/>
    <w:rsid w:val="00B71380"/>
    <w:rsid w:val="00B722EC"/>
    <w:rsid w:val="00B80AC1"/>
    <w:rsid w:val="00B82F90"/>
    <w:rsid w:val="00B83021"/>
    <w:rsid w:val="00B90999"/>
    <w:rsid w:val="00B96EF3"/>
    <w:rsid w:val="00BA1B00"/>
    <w:rsid w:val="00BA1FAE"/>
    <w:rsid w:val="00BA3391"/>
    <w:rsid w:val="00BB1F00"/>
    <w:rsid w:val="00BB27B2"/>
    <w:rsid w:val="00BB648B"/>
    <w:rsid w:val="00BB676F"/>
    <w:rsid w:val="00BE23C2"/>
    <w:rsid w:val="00BE79F7"/>
    <w:rsid w:val="00BF6691"/>
    <w:rsid w:val="00C01F85"/>
    <w:rsid w:val="00C03AD7"/>
    <w:rsid w:val="00C07B17"/>
    <w:rsid w:val="00C12C44"/>
    <w:rsid w:val="00C1610B"/>
    <w:rsid w:val="00C24A9F"/>
    <w:rsid w:val="00C307BD"/>
    <w:rsid w:val="00C341A6"/>
    <w:rsid w:val="00C43D58"/>
    <w:rsid w:val="00C453A7"/>
    <w:rsid w:val="00C46040"/>
    <w:rsid w:val="00C46446"/>
    <w:rsid w:val="00C5779F"/>
    <w:rsid w:val="00C620E9"/>
    <w:rsid w:val="00C627F6"/>
    <w:rsid w:val="00C7385C"/>
    <w:rsid w:val="00C74E11"/>
    <w:rsid w:val="00C823C0"/>
    <w:rsid w:val="00C84F1C"/>
    <w:rsid w:val="00C94AEF"/>
    <w:rsid w:val="00CA0EAB"/>
    <w:rsid w:val="00CA1E93"/>
    <w:rsid w:val="00CA49C0"/>
    <w:rsid w:val="00CA62E8"/>
    <w:rsid w:val="00CA6625"/>
    <w:rsid w:val="00CB4704"/>
    <w:rsid w:val="00CB4DC4"/>
    <w:rsid w:val="00CC05E1"/>
    <w:rsid w:val="00CC43A0"/>
    <w:rsid w:val="00CC5FE7"/>
    <w:rsid w:val="00CD2706"/>
    <w:rsid w:val="00CD2A8E"/>
    <w:rsid w:val="00CD3177"/>
    <w:rsid w:val="00CE1C8B"/>
    <w:rsid w:val="00CE3E4E"/>
    <w:rsid w:val="00CE5086"/>
    <w:rsid w:val="00CF1B17"/>
    <w:rsid w:val="00CF2DD5"/>
    <w:rsid w:val="00CF5D9C"/>
    <w:rsid w:val="00CF7246"/>
    <w:rsid w:val="00D014D3"/>
    <w:rsid w:val="00D0202E"/>
    <w:rsid w:val="00D0317B"/>
    <w:rsid w:val="00D03227"/>
    <w:rsid w:val="00D1187B"/>
    <w:rsid w:val="00D12C61"/>
    <w:rsid w:val="00D160A0"/>
    <w:rsid w:val="00D16F9E"/>
    <w:rsid w:val="00D17435"/>
    <w:rsid w:val="00D200AA"/>
    <w:rsid w:val="00D210D9"/>
    <w:rsid w:val="00D21C93"/>
    <w:rsid w:val="00D24A89"/>
    <w:rsid w:val="00D25EB7"/>
    <w:rsid w:val="00D3055C"/>
    <w:rsid w:val="00D306CE"/>
    <w:rsid w:val="00D309E5"/>
    <w:rsid w:val="00D32676"/>
    <w:rsid w:val="00D43BC2"/>
    <w:rsid w:val="00D4671C"/>
    <w:rsid w:val="00D5762B"/>
    <w:rsid w:val="00D62CF1"/>
    <w:rsid w:val="00D65B0C"/>
    <w:rsid w:val="00D677A4"/>
    <w:rsid w:val="00D716AC"/>
    <w:rsid w:val="00D7282C"/>
    <w:rsid w:val="00D75056"/>
    <w:rsid w:val="00D750D9"/>
    <w:rsid w:val="00D813B2"/>
    <w:rsid w:val="00D87649"/>
    <w:rsid w:val="00D93A14"/>
    <w:rsid w:val="00D9659C"/>
    <w:rsid w:val="00D97BB5"/>
    <w:rsid w:val="00DA03E4"/>
    <w:rsid w:val="00DA1FEE"/>
    <w:rsid w:val="00DA5809"/>
    <w:rsid w:val="00DB0A55"/>
    <w:rsid w:val="00DB331F"/>
    <w:rsid w:val="00DB74C2"/>
    <w:rsid w:val="00DB776A"/>
    <w:rsid w:val="00DC6238"/>
    <w:rsid w:val="00DD4412"/>
    <w:rsid w:val="00DD4547"/>
    <w:rsid w:val="00DD5BEB"/>
    <w:rsid w:val="00DD6A9D"/>
    <w:rsid w:val="00DE3897"/>
    <w:rsid w:val="00DE49FF"/>
    <w:rsid w:val="00DE75FE"/>
    <w:rsid w:val="00DF0AB2"/>
    <w:rsid w:val="00DF145E"/>
    <w:rsid w:val="00E00291"/>
    <w:rsid w:val="00E0418A"/>
    <w:rsid w:val="00E06474"/>
    <w:rsid w:val="00E124D0"/>
    <w:rsid w:val="00E22231"/>
    <w:rsid w:val="00E24B29"/>
    <w:rsid w:val="00E26034"/>
    <w:rsid w:val="00E30E8A"/>
    <w:rsid w:val="00E32885"/>
    <w:rsid w:val="00E35033"/>
    <w:rsid w:val="00E418C6"/>
    <w:rsid w:val="00E45215"/>
    <w:rsid w:val="00E61595"/>
    <w:rsid w:val="00E66107"/>
    <w:rsid w:val="00E66909"/>
    <w:rsid w:val="00E67F7C"/>
    <w:rsid w:val="00E7101B"/>
    <w:rsid w:val="00E71844"/>
    <w:rsid w:val="00E71E6D"/>
    <w:rsid w:val="00E71F40"/>
    <w:rsid w:val="00E73A0F"/>
    <w:rsid w:val="00E760DE"/>
    <w:rsid w:val="00E763F2"/>
    <w:rsid w:val="00E878F7"/>
    <w:rsid w:val="00E879C7"/>
    <w:rsid w:val="00E9689F"/>
    <w:rsid w:val="00E97789"/>
    <w:rsid w:val="00EA4D01"/>
    <w:rsid w:val="00EB0314"/>
    <w:rsid w:val="00EB149A"/>
    <w:rsid w:val="00EB1B81"/>
    <w:rsid w:val="00EB5880"/>
    <w:rsid w:val="00EB6918"/>
    <w:rsid w:val="00EC1E21"/>
    <w:rsid w:val="00EC3A79"/>
    <w:rsid w:val="00ED1452"/>
    <w:rsid w:val="00ED26C9"/>
    <w:rsid w:val="00EF5FD4"/>
    <w:rsid w:val="00EF698B"/>
    <w:rsid w:val="00F1137B"/>
    <w:rsid w:val="00F1143A"/>
    <w:rsid w:val="00F152FF"/>
    <w:rsid w:val="00F15902"/>
    <w:rsid w:val="00F23ADB"/>
    <w:rsid w:val="00F37D3A"/>
    <w:rsid w:val="00F41DC0"/>
    <w:rsid w:val="00F41FFC"/>
    <w:rsid w:val="00F472A4"/>
    <w:rsid w:val="00F6127D"/>
    <w:rsid w:val="00F70FE9"/>
    <w:rsid w:val="00F71131"/>
    <w:rsid w:val="00F71C23"/>
    <w:rsid w:val="00F73F32"/>
    <w:rsid w:val="00F773F7"/>
    <w:rsid w:val="00F802D6"/>
    <w:rsid w:val="00F8744A"/>
    <w:rsid w:val="00F87D68"/>
    <w:rsid w:val="00F90A10"/>
    <w:rsid w:val="00F90E94"/>
    <w:rsid w:val="00F91BF1"/>
    <w:rsid w:val="00F92793"/>
    <w:rsid w:val="00FA12DC"/>
    <w:rsid w:val="00FA30F9"/>
    <w:rsid w:val="00FB3075"/>
    <w:rsid w:val="00FE2DF0"/>
    <w:rsid w:val="00FE32D1"/>
    <w:rsid w:val="00FE4EF0"/>
    <w:rsid w:val="00FE752A"/>
    <w:rsid w:val="00FF4C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54F7D8"/>
  <w15:docId w15:val="{6841DF12-65C5-4B7F-9196-A7F229FF67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E3E4E"/>
    <w:pPr>
      <w:spacing w:after="0" w:line="276" w:lineRule="auto"/>
    </w:pPr>
    <w:rPr>
      <w:rFonts w:ascii="Arial" w:eastAsia="Arial" w:hAnsi="Arial" w:cs="Arial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E3E4E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E3E4E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E3E4E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5779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E3E4E"/>
    <w:rPr>
      <w:rFonts w:ascii="Arial" w:eastAsia="Arial" w:hAnsi="Arial" w:cs="Arial"/>
      <w:sz w:val="40"/>
      <w:szCs w:val="40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CE3E4E"/>
    <w:rPr>
      <w:rFonts w:ascii="Arial" w:eastAsia="Arial" w:hAnsi="Arial" w:cs="Arial"/>
      <w:sz w:val="32"/>
      <w:szCs w:val="32"/>
      <w:lang w:val="en-GB"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CE3E4E"/>
    <w:rPr>
      <w:rFonts w:ascii="Arial" w:eastAsia="Arial" w:hAnsi="Arial" w:cs="Arial"/>
      <w:color w:val="434343"/>
      <w:sz w:val="28"/>
      <w:szCs w:val="28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CE3E4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E3E4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E3E4E"/>
    <w:rPr>
      <w:rFonts w:ascii="Arial" w:eastAsia="Arial" w:hAnsi="Arial" w:cs="Arial"/>
      <w:sz w:val="20"/>
      <w:szCs w:val="20"/>
      <w:lang w:val="en-GB"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B722E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2E01C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7113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7113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71131"/>
    <w:rPr>
      <w:color w:val="954F72" w:themeColor="followed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C5779F"/>
    <w:rPr>
      <w:rFonts w:asciiTheme="majorHAnsi" w:eastAsiaTheme="majorEastAsia" w:hAnsiTheme="majorHAnsi" w:cstheme="majorBidi"/>
      <w:i/>
      <w:iCs/>
      <w:color w:val="2F5496" w:themeColor="accent1" w:themeShade="BF"/>
      <w:lang w:val="en-GB" w:eastAsia="en-GB"/>
    </w:rPr>
  </w:style>
  <w:style w:type="character" w:styleId="Strong">
    <w:name w:val="Strong"/>
    <w:basedOn w:val="DefaultParagraphFont"/>
    <w:uiPriority w:val="22"/>
    <w:qFormat/>
    <w:rsid w:val="008859A0"/>
    <w:rPr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C40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C4065"/>
    <w:rPr>
      <w:rFonts w:ascii="Arial" w:eastAsia="Arial" w:hAnsi="Arial" w:cs="Arial"/>
      <w:b/>
      <w:bCs/>
      <w:sz w:val="20"/>
      <w:szCs w:val="2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6928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07.png"/><Relationship Id="rId21" Type="http://schemas.openxmlformats.org/officeDocument/2006/relationships/image" Target="media/image12.png"/><Relationship Id="rId42" Type="http://schemas.openxmlformats.org/officeDocument/2006/relationships/image" Target="media/image33.png"/><Relationship Id="rId63" Type="http://schemas.openxmlformats.org/officeDocument/2006/relationships/image" Target="media/image54.png"/><Relationship Id="rId84" Type="http://schemas.openxmlformats.org/officeDocument/2006/relationships/image" Target="media/image74.png"/><Relationship Id="rId138" Type="http://schemas.openxmlformats.org/officeDocument/2006/relationships/image" Target="media/image128.png"/><Relationship Id="rId159" Type="http://schemas.openxmlformats.org/officeDocument/2006/relationships/image" Target="media/image149.png"/><Relationship Id="rId170" Type="http://schemas.openxmlformats.org/officeDocument/2006/relationships/theme" Target="theme/theme1.xml"/><Relationship Id="rId107" Type="http://schemas.openxmlformats.org/officeDocument/2006/relationships/image" Target="media/image97.png"/><Relationship Id="rId11" Type="http://schemas.openxmlformats.org/officeDocument/2006/relationships/image" Target="media/image6.png"/><Relationship Id="rId32" Type="http://schemas.openxmlformats.org/officeDocument/2006/relationships/image" Target="media/image23.png"/><Relationship Id="rId53" Type="http://schemas.openxmlformats.org/officeDocument/2006/relationships/image" Target="media/image44.png"/><Relationship Id="rId74" Type="http://schemas.openxmlformats.org/officeDocument/2006/relationships/image" Target="media/image65.png"/><Relationship Id="rId128" Type="http://schemas.openxmlformats.org/officeDocument/2006/relationships/image" Target="media/image118.png"/><Relationship Id="rId149" Type="http://schemas.openxmlformats.org/officeDocument/2006/relationships/image" Target="media/image139.png"/><Relationship Id="rId5" Type="http://schemas.openxmlformats.org/officeDocument/2006/relationships/webSettings" Target="webSettings.xml"/><Relationship Id="rId95" Type="http://schemas.openxmlformats.org/officeDocument/2006/relationships/image" Target="media/image85.png"/><Relationship Id="rId160" Type="http://schemas.openxmlformats.org/officeDocument/2006/relationships/image" Target="media/image150.png"/><Relationship Id="rId22" Type="http://schemas.openxmlformats.org/officeDocument/2006/relationships/image" Target="media/image13.png"/><Relationship Id="rId43" Type="http://schemas.openxmlformats.org/officeDocument/2006/relationships/image" Target="media/image34.png"/><Relationship Id="rId64" Type="http://schemas.openxmlformats.org/officeDocument/2006/relationships/image" Target="media/image55.png"/><Relationship Id="rId118" Type="http://schemas.openxmlformats.org/officeDocument/2006/relationships/image" Target="media/image108.png"/><Relationship Id="rId139" Type="http://schemas.openxmlformats.org/officeDocument/2006/relationships/image" Target="media/image129.png"/><Relationship Id="rId85" Type="http://schemas.openxmlformats.org/officeDocument/2006/relationships/image" Target="media/image75.png"/><Relationship Id="rId150" Type="http://schemas.openxmlformats.org/officeDocument/2006/relationships/image" Target="media/image140.png"/><Relationship Id="rId12" Type="http://schemas.openxmlformats.org/officeDocument/2006/relationships/image" Target="media/image7.png"/><Relationship Id="rId33" Type="http://schemas.openxmlformats.org/officeDocument/2006/relationships/image" Target="media/image24.png"/><Relationship Id="rId108" Type="http://schemas.openxmlformats.org/officeDocument/2006/relationships/image" Target="media/image98.png"/><Relationship Id="rId129" Type="http://schemas.openxmlformats.org/officeDocument/2006/relationships/image" Target="media/image119.png"/><Relationship Id="rId54" Type="http://schemas.openxmlformats.org/officeDocument/2006/relationships/image" Target="media/image45.png"/><Relationship Id="rId70" Type="http://schemas.openxmlformats.org/officeDocument/2006/relationships/image" Target="media/image61.png"/><Relationship Id="rId75" Type="http://schemas.openxmlformats.org/officeDocument/2006/relationships/image" Target="media/image66.png"/><Relationship Id="rId91" Type="http://schemas.openxmlformats.org/officeDocument/2006/relationships/image" Target="media/image81.png"/><Relationship Id="rId96" Type="http://schemas.openxmlformats.org/officeDocument/2006/relationships/image" Target="media/image86.png"/><Relationship Id="rId140" Type="http://schemas.openxmlformats.org/officeDocument/2006/relationships/image" Target="media/image130.png"/><Relationship Id="rId145" Type="http://schemas.openxmlformats.org/officeDocument/2006/relationships/image" Target="media/image135.png"/><Relationship Id="rId161" Type="http://schemas.openxmlformats.org/officeDocument/2006/relationships/image" Target="media/image151.png"/><Relationship Id="rId166" Type="http://schemas.openxmlformats.org/officeDocument/2006/relationships/image" Target="media/image156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49" Type="http://schemas.openxmlformats.org/officeDocument/2006/relationships/image" Target="media/image40.png"/><Relationship Id="rId114" Type="http://schemas.openxmlformats.org/officeDocument/2006/relationships/image" Target="media/image104.png"/><Relationship Id="rId119" Type="http://schemas.openxmlformats.org/officeDocument/2006/relationships/image" Target="media/image109.png"/><Relationship Id="rId44" Type="http://schemas.openxmlformats.org/officeDocument/2006/relationships/image" Target="media/image35.png"/><Relationship Id="rId60" Type="http://schemas.openxmlformats.org/officeDocument/2006/relationships/image" Target="media/image51.png"/><Relationship Id="rId65" Type="http://schemas.openxmlformats.org/officeDocument/2006/relationships/image" Target="media/image56.png"/><Relationship Id="rId81" Type="http://schemas.openxmlformats.org/officeDocument/2006/relationships/image" Target="media/image71.png"/><Relationship Id="rId86" Type="http://schemas.openxmlformats.org/officeDocument/2006/relationships/image" Target="media/image76.png"/><Relationship Id="rId130" Type="http://schemas.openxmlformats.org/officeDocument/2006/relationships/image" Target="media/image120.png"/><Relationship Id="rId135" Type="http://schemas.openxmlformats.org/officeDocument/2006/relationships/image" Target="media/image125.png"/><Relationship Id="rId151" Type="http://schemas.openxmlformats.org/officeDocument/2006/relationships/image" Target="media/image141.png"/><Relationship Id="rId156" Type="http://schemas.openxmlformats.org/officeDocument/2006/relationships/image" Target="media/image146.png"/><Relationship Id="rId13" Type="http://schemas.openxmlformats.org/officeDocument/2006/relationships/image" Target="media/image8.png"/><Relationship Id="rId18" Type="http://schemas.openxmlformats.org/officeDocument/2006/relationships/image" Target="media/image9.png"/><Relationship Id="rId39" Type="http://schemas.openxmlformats.org/officeDocument/2006/relationships/image" Target="media/image30.png"/><Relationship Id="rId109" Type="http://schemas.openxmlformats.org/officeDocument/2006/relationships/image" Target="media/image99.png"/><Relationship Id="rId34" Type="http://schemas.openxmlformats.org/officeDocument/2006/relationships/image" Target="media/image25.png"/><Relationship Id="rId50" Type="http://schemas.openxmlformats.org/officeDocument/2006/relationships/image" Target="media/image41.png"/><Relationship Id="rId55" Type="http://schemas.openxmlformats.org/officeDocument/2006/relationships/image" Target="media/image46.png"/><Relationship Id="rId76" Type="http://schemas.openxmlformats.org/officeDocument/2006/relationships/image" Target="media/image67.png"/><Relationship Id="rId97" Type="http://schemas.openxmlformats.org/officeDocument/2006/relationships/image" Target="media/image87.png"/><Relationship Id="rId104" Type="http://schemas.openxmlformats.org/officeDocument/2006/relationships/image" Target="media/image94.png"/><Relationship Id="rId120" Type="http://schemas.openxmlformats.org/officeDocument/2006/relationships/image" Target="media/image110.png"/><Relationship Id="rId125" Type="http://schemas.openxmlformats.org/officeDocument/2006/relationships/image" Target="media/image115.png"/><Relationship Id="rId141" Type="http://schemas.openxmlformats.org/officeDocument/2006/relationships/image" Target="media/image131.png"/><Relationship Id="rId146" Type="http://schemas.openxmlformats.org/officeDocument/2006/relationships/image" Target="media/image136.png"/><Relationship Id="rId167" Type="http://schemas.openxmlformats.org/officeDocument/2006/relationships/image" Target="media/image157.png"/><Relationship Id="rId7" Type="http://schemas.openxmlformats.org/officeDocument/2006/relationships/image" Target="media/image2.png"/><Relationship Id="rId71" Type="http://schemas.openxmlformats.org/officeDocument/2006/relationships/image" Target="media/image62.png"/><Relationship Id="rId92" Type="http://schemas.openxmlformats.org/officeDocument/2006/relationships/image" Target="media/image82.png"/><Relationship Id="rId162" Type="http://schemas.openxmlformats.org/officeDocument/2006/relationships/image" Target="media/image152.png"/><Relationship Id="rId2" Type="http://schemas.openxmlformats.org/officeDocument/2006/relationships/numbering" Target="numbering.xml"/><Relationship Id="rId29" Type="http://schemas.openxmlformats.org/officeDocument/2006/relationships/image" Target="media/image20.png"/><Relationship Id="rId24" Type="http://schemas.openxmlformats.org/officeDocument/2006/relationships/image" Target="media/image15.png"/><Relationship Id="rId40" Type="http://schemas.openxmlformats.org/officeDocument/2006/relationships/image" Target="media/image31.png"/><Relationship Id="rId45" Type="http://schemas.openxmlformats.org/officeDocument/2006/relationships/image" Target="media/image36.png"/><Relationship Id="rId66" Type="http://schemas.openxmlformats.org/officeDocument/2006/relationships/image" Target="media/image57.png"/><Relationship Id="rId87" Type="http://schemas.openxmlformats.org/officeDocument/2006/relationships/image" Target="media/image77.png"/><Relationship Id="rId110" Type="http://schemas.openxmlformats.org/officeDocument/2006/relationships/image" Target="media/image100.png"/><Relationship Id="rId115" Type="http://schemas.openxmlformats.org/officeDocument/2006/relationships/image" Target="media/image105.png"/><Relationship Id="rId131" Type="http://schemas.openxmlformats.org/officeDocument/2006/relationships/image" Target="media/image121.png"/><Relationship Id="rId136" Type="http://schemas.openxmlformats.org/officeDocument/2006/relationships/image" Target="media/image126.png"/><Relationship Id="rId157" Type="http://schemas.openxmlformats.org/officeDocument/2006/relationships/image" Target="media/image147.png"/><Relationship Id="rId61" Type="http://schemas.openxmlformats.org/officeDocument/2006/relationships/image" Target="media/image52.png"/><Relationship Id="rId82" Type="http://schemas.openxmlformats.org/officeDocument/2006/relationships/image" Target="media/image72.png"/><Relationship Id="rId152" Type="http://schemas.openxmlformats.org/officeDocument/2006/relationships/image" Target="media/image142.png"/><Relationship Id="rId19" Type="http://schemas.openxmlformats.org/officeDocument/2006/relationships/image" Target="media/image10.png"/><Relationship Id="rId14" Type="http://schemas.openxmlformats.org/officeDocument/2006/relationships/comments" Target="comments.xml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56" Type="http://schemas.openxmlformats.org/officeDocument/2006/relationships/image" Target="media/image47.png"/><Relationship Id="rId77" Type="http://schemas.openxmlformats.org/officeDocument/2006/relationships/hyperlink" Target="https://www.openvswitch.org/download/" TargetMode="External"/><Relationship Id="rId100" Type="http://schemas.openxmlformats.org/officeDocument/2006/relationships/image" Target="media/image90.png"/><Relationship Id="rId105" Type="http://schemas.openxmlformats.org/officeDocument/2006/relationships/image" Target="media/image95.png"/><Relationship Id="rId126" Type="http://schemas.openxmlformats.org/officeDocument/2006/relationships/image" Target="media/image116.png"/><Relationship Id="rId147" Type="http://schemas.openxmlformats.org/officeDocument/2006/relationships/image" Target="media/image137.png"/><Relationship Id="rId168" Type="http://schemas.openxmlformats.org/officeDocument/2006/relationships/fontTable" Target="fontTable.xml"/><Relationship Id="rId8" Type="http://schemas.openxmlformats.org/officeDocument/2006/relationships/image" Target="media/image3.png"/><Relationship Id="rId51" Type="http://schemas.openxmlformats.org/officeDocument/2006/relationships/image" Target="media/image42.png"/><Relationship Id="rId72" Type="http://schemas.openxmlformats.org/officeDocument/2006/relationships/image" Target="media/image63.png"/><Relationship Id="rId93" Type="http://schemas.openxmlformats.org/officeDocument/2006/relationships/image" Target="media/image83.png"/><Relationship Id="rId98" Type="http://schemas.openxmlformats.org/officeDocument/2006/relationships/image" Target="media/image88.png"/><Relationship Id="rId121" Type="http://schemas.openxmlformats.org/officeDocument/2006/relationships/image" Target="media/image111.png"/><Relationship Id="rId142" Type="http://schemas.openxmlformats.org/officeDocument/2006/relationships/image" Target="media/image132.png"/><Relationship Id="rId163" Type="http://schemas.openxmlformats.org/officeDocument/2006/relationships/image" Target="media/image153.png"/><Relationship Id="rId3" Type="http://schemas.openxmlformats.org/officeDocument/2006/relationships/styles" Target="styles.xml"/><Relationship Id="rId25" Type="http://schemas.openxmlformats.org/officeDocument/2006/relationships/image" Target="media/image16.png"/><Relationship Id="rId46" Type="http://schemas.openxmlformats.org/officeDocument/2006/relationships/image" Target="media/image37.png"/><Relationship Id="rId67" Type="http://schemas.openxmlformats.org/officeDocument/2006/relationships/image" Target="media/image58.png"/><Relationship Id="rId116" Type="http://schemas.openxmlformats.org/officeDocument/2006/relationships/image" Target="media/image106.png"/><Relationship Id="rId137" Type="http://schemas.openxmlformats.org/officeDocument/2006/relationships/image" Target="media/image127.png"/><Relationship Id="rId158" Type="http://schemas.openxmlformats.org/officeDocument/2006/relationships/image" Target="media/image148.png"/><Relationship Id="rId20" Type="http://schemas.openxmlformats.org/officeDocument/2006/relationships/image" Target="media/image11.png"/><Relationship Id="rId41" Type="http://schemas.openxmlformats.org/officeDocument/2006/relationships/image" Target="media/image32.png"/><Relationship Id="rId62" Type="http://schemas.openxmlformats.org/officeDocument/2006/relationships/image" Target="media/image53.png"/><Relationship Id="rId83" Type="http://schemas.openxmlformats.org/officeDocument/2006/relationships/image" Target="media/image73.png"/><Relationship Id="rId88" Type="http://schemas.openxmlformats.org/officeDocument/2006/relationships/image" Target="media/image78.png"/><Relationship Id="rId111" Type="http://schemas.openxmlformats.org/officeDocument/2006/relationships/image" Target="media/image101.png"/><Relationship Id="rId132" Type="http://schemas.openxmlformats.org/officeDocument/2006/relationships/image" Target="media/image122.png"/><Relationship Id="rId153" Type="http://schemas.openxmlformats.org/officeDocument/2006/relationships/image" Target="media/image143.png"/><Relationship Id="rId15" Type="http://schemas.microsoft.com/office/2011/relationships/commentsExtended" Target="commentsExtended.xml"/><Relationship Id="rId36" Type="http://schemas.openxmlformats.org/officeDocument/2006/relationships/image" Target="media/image27.png"/><Relationship Id="rId57" Type="http://schemas.openxmlformats.org/officeDocument/2006/relationships/image" Target="media/image48.png"/><Relationship Id="rId106" Type="http://schemas.openxmlformats.org/officeDocument/2006/relationships/image" Target="media/image96.png"/><Relationship Id="rId127" Type="http://schemas.openxmlformats.org/officeDocument/2006/relationships/image" Target="media/image117.png"/><Relationship Id="rId10" Type="http://schemas.openxmlformats.org/officeDocument/2006/relationships/image" Target="media/image5.png"/><Relationship Id="rId31" Type="http://schemas.openxmlformats.org/officeDocument/2006/relationships/image" Target="media/image22.png"/><Relationship Id="rId52" Type="http://schemas.openxmlformats.org/officeDocument/2006/relationships/image" Target="media/image43.png"/><Relationship Id="rId73" Type="http://schemas.openxmlformats.org/officeDocument/2006/relationships/image" Target="media/image64.png"/><Relationship Id="rId78" Type="http://schemas.openxmlformats.org/officeDocument/2006/relationships/image" Target="media/image68.png"/><Relationship Id="rId94" Type="http://schemas.openxmlformats.org/officeDocument/2006/relationships/image" Target="media/image84.png"/><Relationship Id="rId99" Type="http://schemas.openxmlformats.org/officeDocument/2006/relationships/image" Target="media/image89.png"/><Relationship Id="rId101" Type="http://schemas.openxmlformats.org/officeDocument/2006/relationships/image" Target="media/image91.png"/><Relationship Id="rId122" Type="http://schemas.openxmlformats.org/officeDocument/2006/relationships/image" Target="media/image112.png"/><Relationship Id="rId143" Type="http://schemas.openxmlformats.org/officeDocument/2006/relationships/image" Target="media/image133.png"/><Relationship Id="rId148" Type="http://schemas.openxmlformats.org/officeDocument/2006/relationships/image" Target="media/image138.png"/><Relationship Id="rId164" Type="http://schemas.openxmlformats.org/officeDocument/2006/relationships/image" Target="media/image154.png"/><Relationship Id="rId16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26" Type="http://schemas.openxmlformats.org/officeDocument/2006/relationships/image" Target="media/image17.png"/><Relationship Id="rId47" Type="http://schemas.openxmlformats.org/officeDocument/2006/relationships/image" Target="media/image38.png"/><Relationship Id="rId68" Type="http://schemas.openxmlformats.org/officeDocument/2006/relationships/image" Target="media/image59.png"/><Relationship Id="rId89" Type="http://schemas.openxmlformats.org/officeDocument/2006/relationships/image" Target="media/image79.png"/><Relationship Id="rId112" Type="http://schemas.openxmlformats.org/officeDocument/2006/relationships/image" Target="media/image102.png"/><Relationship Id="rId133" Type="http://schemas.openxmlformats.org/officeDocument/2006/relationships/image" Target="media/image123.png"/><Relationship Id="rId154" Type="http://schemas.openxmlformats.org/officeDocument/2006/relationships/image" Target="media/image144.png"/><Relationship Id="rId16" Type="http://schemas.microsoft.com/office/2016/09/relationships/commentsIds" Target="commentsIds.xml"/><Relationship Id="rId37" Type="http://schemas.openxmlformats.org/officeDocument/2006/relationships/image" Target="media/image28.png"/><Relationship Id="rId58" Type="http://schemas.openxmlformats.org/officeDocument/2006/relationships/image" Target="media/image49.png"/><Relationship Id="rId79" Type="http://schemas.openxmlformats.org/officeDocument/2006/relationships/image" Target="media/image69.png"/><Relationship Id="rId102" Type="http://schemas.openxmlformats.org/officeDocument/2006/relationships/image" Target="media/image92.png"/><Relationship Id="rId123" Type="http://schemas.openxmlformats.org/officeDocument/2006/relationships/image" Target="media/image113.png"/><Relationship Id="rId144" Type="http://schemas.openxmlformats.org/officeDocument/2006/relationships/image" Target="media/image134.png"/><Relationship Id="rId90" Type="http://schemas.openxmlformats.org/officeDocument/2006/relationships/image" Target="media/image80.png"/><Relationship Id="rId165" Type="http://schemas.openxmlformats.org/officeDocument/2006/relationships/image" Target="media/image155.png"/><Relationship Id="rId27" Type="http://schemas.openxmlformats.org/officeDocument/2006/relationships/image" Target="media/image18.png"/><Relationship Id="rId48" Type="http://schemas.openxmlformats.org/officeDocument/2006/relationships/image" Target="media/image39.png"/><Relationship Id="rId69" Type="http://schemas.openxmlformats.org/officeDocument/2006/relationships/image" Target="media/image60.png"/><Relationship Id="rId113" Type="http://schemas.openxmlformats.org/officeDocument/2006/relationships/image" Target="media/image103.png"/><Relationship Id="rId134" Type="http://schemas.openxmlformats.org/officeDocument/2006/relationships/image" Target="media/image124.png"/><Relationship Id="rId80" Type="http://schemas.openxmlformats.org/officeDocument/2006/relationships/image" Target="media/image70.png"/><Relationship Id="rId155" Type="http://schemas.openxmlformats.org/officeDocument/2006/relationships/image" Target="media/image145.png"/><Relationship Id="rId17" Type="http://schemas.microsoft.com/office/2018/08/relationships/commentsExtensible" Target="commentsExtensible.xml"/><Relationship Id="rId38" Type="http://schemas.openxmlformats.org/officeDocument/2006/relationships/image" Target="media/image29.png"/><Relationship Id="rId59" Type="http://schemas.openxmlformats.org/officeDocument/2006/relationships/image" Target="media/image50.png"/><Relationship Id="rId103" Type="http://schemas.openxmlformats.org/officeDocument/2006/relationships/image" Target="media/image93.png"/><Relationship Id="rId124" Type="http://schemas.openxmlformats.org/officeDocument/2006/relationships/image" Target="media/image1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923F66-114A-48C1-A6A8-605D73385C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610</TotalTime>
  <Pages>70</Pages>
  <Words>4894</Words>
  <Characters>27899</Characters>
  <Application>Microsoft Office Word</Application>
  <DocSecurity>0</DocSecurity>
  <Lines>23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Cooper</dc:creator>
  <cp:keywords/>
  <dc:description/>
  <cp:lastModifiedBy>Adam Cooper</cp:lastModifiedBy>
  <cp:revision>507</cp:revision>
  <dcterms:created xsi:type="dcterms:W3CDTF">2022-04-29T23:06:00Z</dcterms:created>
  <dcterms:modified xsi:type="dcterms:W3CDTF">2022-05-12T0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212ff6c-dcdc-3224-b511-8de17abbebf3</vt:lpwstr>
  </property>
  <property fmtid="{D5CDD505-2E9C-101B-9397-08002B2CF9AE}" pid="4" name="Mendeley Citation Style_1">
    <vt:lpwstr>http://www.zotero.org/styles/apa</vt:lpwstr>
  </property>
</Properties>
</file>